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58F0" w:rsidRDefault="00AE3A09">
      <w:pPr>
        <w:rPr>
          <w:b/>
        </w:rPr>
      </w:pPr>
      <w:r>
        <w:rPr>
          <w:b/>
        </w:rPr>
        <w:t>Critical Metal Mineralogy: Preface</w:t>
      </w:r>
      <w:r w:rsidR="0025003F">
        <w:rPr>
          <w:b/>
        </w:rPr>
        <w:t xml:space="preserve"> to</w:t>
      </w:r>
      <w:r>
        <w:rPr>
          <w:b/>
        </w:rPr>
        <w:t xml:space="preserve"> the</w:t>
      </w:r>
      <w:r w:rsidR="0025003F">
        <w:rPr>
          <w:b/>
        </w:rPr>
        <w:t xml:space="preserve"> special issue </w:t>
      </w:r>
      <w:r>
        <w:rPr>
          <w:b/>
        </w:rPr>
        <w:t>of Mineralogical Magazine</w:t>
      </w:r>
    </w:p>
    <w:p w:rsidR="0025003F" w:rsidRDefault="00AE3A09">
      <w:pPr>
        <w:rPr>
          <w:b/>
        </w:rPr>
      </w:pPr>
      <w:r>
        <w:rPr>
          <w:b/>
        </w:rPr>
        <w:t>K.M.</w:t>
      </w:r>
      <w:r w:rsidR="0025003F">
        <w:rPr>
          <w:b/>
        </w:rPr>
        <w:t xml:space="preserve"> Goodenough</w:t>
      </w:r>
      <w:r>
        <w:rPr>
          <w:b/>
          <w:vertAlign w:val="superscript"/>
        </w:rPr>
        <w:t>1</w:t>
      </w:r>
      <w:r w:rsidR="0025003F">
        <w:rPr>
          <w:b/>
        </w:rPr>
        <w:t xml:space="preserve"> &amp; </w:t>
      </w:r>
      <w:r>
        <w:rPr>
          <w:b/>
        </w:rPr>
        <w:t>F.</w:t>
      </w:r>
      <w:r w:rsidR="0025003F">
        <w:rPr>
          <w:b/>
        </w:rPr>
        <w:t xml:space="preserve"> Wall</w:t>
      </w:r>
      <w:r>
        <w:rPr>
          <w:b/>
          <w:vertAlign w:val="superscript"/>
        </w:rPr>
        <w:t>2</w:t>
      </w:r>
    </w:p>
    <w:p w:rsidR="00AE3A09" w:rsidRDefault="00AE3A09">
      <w:r w:rsidRPr="00AE3A09">
        <w:t xml:space="preserve">1: British Geological Survey, </w:t>
      </w:r>
      <w:proofErr w:type="gramStart"/>
      <w:r>
        <w:t>The</w:t>
      </w:r>
      <w:proofErr w:type="gramEnd"/>
      <w:r>
        <w:t xml:space="preserve"> Lyell Centre, Research Avenue South, Edinburgh EH14 4AP, UK</w:t>
      </w:r>
    </w:p>
    <w:p w:rsidR="00AE3A09" w:rsidRPr="00AE3A09" w:rsidRDefault="00AE3A09">
      <w:r>
        <w:t xml:space="preserve">2: Camborne School of Mines, </w:t>
      </w:r>
      <w:r w:rsidRPr="00AE3A09">
        <w:t>University of Exeter, Penryn Campus, Penryn, TR10 9FE</w:t>
      </w:r>
      <w:r>
        <w:t>, UK</w:t>
      </w:r>
    </w:p>
    <w:p w:rsidR="0025003F" w:rsidRDefault="0025003F">
      <w:r>
        <w:t>The phrase ‘critical metals’ has become widely used over the last decade</w:t>
      </w:r>
      <w:r w:rsidR="00276957">
        <w:t xml:space="preserve">. </w:t>
      </w:r>
      <w:r>
        <w:t xml:space="preserve">Critical metals are those for which demand is increasing, largely due to their use in new technologies, but for which there are restrictions to supply. </w:t>
      </w:r>
      <w:r w:rsidR="00A03D4B">
        <w:t>These s</w:t>
      </w:r>
      <w:r>
        <w:t xml:space="preserve">upply restrictions are normally </w:t>
      </w:r>
      <w:r w:rsidR="00A03D4B">
        <w:t xml:space="preserve">not </w:t>
      </w:r>
      <w:r>
        <w:t>due to a natural shortag</w:t>
      </w:r>
      <w:r w:rsidR="00A03D4B">
        <w:t xml:space="preserve">e of these elements, but instead can </w:t>
      </w:r>
      <w:r w:rsidR="0054777E">
        <w:t xml:space="preserve">principally </w:t>
      </w:r>
      <w:r w:rsidR="00A03D4B">
        <w:t xml:space="preserve">be attributed </w:t>
      </w:r>
      <w:r>
        <w:t xml:space="preserve">to a concentration of production in a small number of countries. Markets for many of the critical metals are still small when compared with those for </w:t>
      </w:r>
      <w:r w:rsidR="0054777E">
        <w:t>major industrial</w:t>
      </w:r>
      <w:r>
        <w:t xml:space="preserve"> metals such as copper or lead, and at the time of writing prices for almost all metals are low; as a result </w:t>
      </w:r>
      <w:r w:rsidR="00A464DC">
        <w:t>it</w:t>
      </w:r>
      <w:r>
        <w:t xml:space="preserve"> can be difficult</w:t>
      </w:r>
      <w:r w:rsidR="00A464DC">
        <w:t xml:space="preserve"> to </w:t>
      </w:r>
      <w:r w:rsidR="0054777E">
        <w:t>diversify</w:t>
      </w:r>
      <w:r w:rsidR="00A464DC">
        <w:t xml:space="preserve"> production</w:t>
      </w:r>
      <w:r>
        <w:t xml:space="preserve">.  </w:t>
      </w:r>
      <w:r w:rsidR="00A03D4B">
        <w:t>A</w:t>
      </w:r>
      <w:r w:rsidR="00276957">
        <w:t xml:space="preserve"> number of reports, books and special issues have been published on the subject </w:t>
      </w:r>
      <w:r w:rsidR="00276957">
        <w:fldChar w:fldCharType="begin">
          <w:fldData xml:space="preserve">PEVuZE5vdGU+PENpdGU+PEF1dGhvcj5HcmFlZGVsPC9BdXRob3I+PFllYXI+MjAxMjwvWWVhcj48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==
</w:fldData>
        </w:fldChar>
      </w:r>
      <w:r w:rsidR="00276957">
        <w:instrText xml:space="preserve"> ADDIN EN.CITE </w:instrText>
      </w:r>
      <w:r w:rsidR="00276957">
        <w:fldChar w:fldCharType="begin">
          <w:fldData xml:space="preserve">PEVuZE5vdGU+PENpdGU+PEF1dGhvcj5HcmFlZGVsPC9BdXRob3I+PFllYXI+MjAxMjwvWWVhcj48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==
</w:fldData>
        </w:fldChar>
      </w:r>
      <w:r w:rsidR="00276957">
        <w:instrText xml:space="preserve"> ADDIN EN.CITE.DATA </w:instrText>
      </w:r>
      <w:r w:rsidR="00276957">
        <w:fldChar w:fldCharType="end"/>
      </w:r>
      <w:r w:rsidR="00276957">
        <w:fldChar w:fldCharType="separate"/>
      </w:r>
      <w:r w:rsidR="00276957">
        <w:rPr>
          <w:noProof/>
        </w:rPr>
        <w:t>(</w:t>
      </w:r>
      <w:hyperlink w:anchor="_ENREF_6" w:tooltip="Graedel, 2012 #249" w:history="1">
        <w:r w:rsidR="00965A78">
          <w:rPr>
            <w:noProof/>
          </w:rPr>
          <w:t>Graedel et al., 2012</w:t>
        </w:r>
      </w:hyperlink>
      <w:r w:rsidR="00276957">
        <w:rPr>
          <w:noProof/>
        </w:rPr>
        <w:t xml:space="preserve">, </w:t>
      </w:r>
      <w:hyperlink w:anchor="_ENREF_3" w:tooltip="EC, 2014 #138" w:history="1">
        <w:r w:rsidR="00965A78">
          <w:rPr>
            <w:noProof/>
          </w:rPr>
          <w:t>EC, 2014</w:t>
        </w:r>
      </w:hyperlink>
      <w:r w:rsidR="00276957">
        <w:rPr>
          <w:noProof/>
        </w:rPr>
        <w:t xml:space="preserve">, </w:t>
      </w:r>
      <w:hyperlink w:anchor="_ENREF_9" w:tooltip="Gunn, 2014 #248" w:history="1">
        <w:r w:rsidR="00965A78">
          <w:rPr>
            <w:noProof/>
          </w:rPr>
          <w:t>Gunn, 2014</w:t>
        </w:r>
      </w:hyperlink>
      <w:r w:rsidR="00276957">
        <w:rPr>
          <w:noProof/>
        </w:rPr>
        <w:t xml:space="preserve">, </w:t>
      </w:r>
      <w:hyperlink w:anchor="_ENREF_2" w:tooltip="Chakhmouradian, 2015 #250" w:history="1">
        <w:r w:rsidR="00965A78">
          <w:rPr>
            <w:noProof/>
          </w:rPr>
          <w:t>Chakhmouradian et al., 2015</w:t>
        </w:r>
      </w:hyperlink>
      <w:r w:rsidR="00276957">
        <w:rPr>
          <w:noProof/>
        </w:rPr>
        <w:t xml:space="preserve">, </w:t>
      </w:r>
      <w:hyperlink w:anchor="_ENREF_13" w:tooltip="Lusty, 2015 #257" w:history="1">
        <w:r w:rsidR="00965A78">
          <w:rPr>
            <w:noProof/>
          </w:rPr>
          <w:t>Lusty and Gunn, 2015</w:t>
        </w:r>
      </w:hyperlink>
      <w:r w:rsidR="00276957">
        <w:rPr>
          <w:noProof/>
        </w:rPr>
        <w:t xml:space="preserve">, </w:t>
      </w:r>
      <w:hyperlink w:anchor="_ENREF_7" w:tooltip="Graedel, 2015 #258" w:history="1">
        <w:r w:rsidR="00965A78">
          <w:rPr>
            <w:noProof/>
          </w:rPr>
          <w:t>Graedel et al., 2015</w:t>
        </w:r>
      </w:hyperlink>
      <w:r w:rsidR="00276957">
        <w:rPr>
          <w:noProof/>
        </w:rPr>
        <w:t>)</w:t>
      </w:r>
      <w:r w:rsidR="00276957">
        <w:fldChar w:fldCharType="end"/>
      </w:r>
      <w:r w:rsidR="00276957">
        <w:t>.</w:t>
      </w:r>
    </w:p>
    <w:p w:rsidR="00142D3D" w:rsidRPr="00142D3D" w:rsidRDefault="00A03D4B" w:rsidP="00142D3D">
      <w:r w:rsidRPr="00A03D4B">
        <w:t>There is no single definitive list of critical metals</w:t>
      </w:r>
      <w:r>
        <w:t>,</w:t>
      </w:r>
      <w:r w:rsidRPr="00A03D4B">
        <w:t xml:space="preserve"> because the exact definition varies according </w:t>
      </w:r>
      <w:r>
        <w:t xml:space="preserve">to </w:t>
      </w:r>
      <w:r w:rsidRPr="00A03D4B">
        <w:t>the context and the author</w:t>
      </w:r>
      <w:r>
        <w:t>.</w:t>
      </w:r>
      <w:r w:rsidRPr="00A03D4B">
        <w:t xml:space="preserve"> </w:t>
      </w:r>
      <w:r>
        <w:t>The</w:t>
      </w:r>
      <w:r w:rsidRPr="00A03D4B">
        <w:t xml:space="preserve"> designation of a metal as critical can also change with time</w:t>
      </w:r>
      <w:r>
        <w:t>, as prices and demand vary</w:t>
      </w:r>
      <w:r w:rsidRPr="00A03D4B">
        <w:t xml:space="preserve">. </w:t>
      </w:r>
      <w:r>
        <w:t>One</w:t>
      </w:r>
      <w:r w:rsidR="00F62338">
        <w:t xml:space="preserve"> of the most </w:t>
      </w:r>
      <w:r>
        <w:t>widely accepted lists of critical raw materials</w:t>
      </w:r>
      <w:r w:rsidR="00F62338">
        <w:t xml:space="preserve"> is </w:t>
      </w:r>
      <w:r>
        <w:t>that published by the European Commission</w:t>
      </w:r>
      <w:r w:rsidR="00A464DC">
        <w:t xml:space="preserve"> </w:t>
      </w:r>
      <w:r w:rsidR="00A464DC">
        <w:fldChar w:fldCharType="begin"/>
      </w:r>
      <w:r w:rsidR="00A464DC">
        <w:instrText xml:space="preserve"> ADDIN EN.CITE &lt;EndNote&gt;&lt;Cite&gt;&lt;Author&gt;EC&lt;/Author&gt;&lt;Year&gt;2014&lt;/Year&gt;&lt;RecNum&gt;138&lt;/RecNum&gt;&lt;DisplayText&gt;(EC, 2014)&lt;/DisplayText&gt;&lt;record&gt;&lt;rec-number&gt;138&lt;/rec-number&gt;&lt;foreign-keys&gt;&lt;key app="EN" db-id="trpv5ddrt505vwe2te45s25jw5t5pxsvwae2" timestamp="1428676033"&gt;138&lt;/key&gt;&lt;/foreign-keys&gt;&lt;ref-type name="Report"&gt;27&lt;/ref-type&gt;&lt;contributors&gt;&lt;authors&gt;&lt;author&gt;EC&lt;/author&gt;&lt;/authors&gt;&lt;/contributors&gt;&lt;titles&gt;&lt;title&gt;Report on Critical Raw Materials for the EU&lt;/title&gt;&lt;/titles&gt;&lt;dates&gt;&lt;year&gt;2014&lt;/year&gt;&lt;/dates&gt;&lt;urls&gt;&lt;related-urls&gt;&lt;url&gt;http://ec.europa.eu/enterprise/policies/raw-materials/files/docs/crm-report-on-critical-raw-materials_en.pdf&lt;/url&gt;&lt;/related-urls&gt;&lt;/urls&gt;&lt;/record&gt;&lt;/Cite&gt;&lt;/EndNote&gt;</w:instrText>
      </w:r>
      <w:r w:rsidR="00A464DC">
        <w:fldChar w:fldCharType="separate"/>
      </w:r>
      <w:r w:rsidR="00A464DC">
        <w:rPr>
          <w:noProof/>
        </w:rPr>
        <w:t>(</w:t>
      </w:r>
      <w:hyperlink w:anchor="_ENREF_3" w:tooltip="EC, 2014 #138" w:history="1">
        <w:r w:rsidR="00965A78">
          <w:rPr>
            <w:noProof/>
          </w:rPr>
          <w:t>EC, 2014</w:t>
        </w:r>
      </w:hyperlink>
      <w:r w:rsidR="00A464DC">
        <w:rPr>
          <w:noProof/>
        </w:rPr>
        <w:t>)</w:t>
      </w:r>
      <w:r w:rsidR="00A464DC">
        <w:fldChar w:fldCharType="end"/>
      </w:r>
      <w:r w:rsidR="00F62338">
        <w:t>. This list recognises the rare earth elements (REE), particularly the heavy REE (HREE)</w:t>
      </w:r>
      <w:r>
        <w:t>,</w:t>
      </w:r>
      <w:r w:rsidR="00F62338">
        <w:t xml:space="preserve"> as among the most critical of all raw materials, because they are vital components of </w:t>
      </w:r>
      <w:r>
        <w:t xml:space="preserve">the </w:t>
      </w:r>
      <w:r w:rsidR="00F62338">
        <w:t>high-strength magnets and phosphors that are widely used in many modern technologies. Other metals recognised as critical</w:t>
      </w:r>
      <w:r>
        <w:t xml:space="preserve"> by the EC</w:t>
      </w:r>
      <w:r w:rsidR="00F62338">
        <w:t xml:space="preserve"> include tungsten, antimony, niobium, </w:t>
      </w:r>
      <w:bookmarkStart w:id="0" w:name="_GoBack"/>
      <w:bookmarkEnd w:id="0"/>
      <w:r w:rsidR="00F62338">
        <w:t xml:space="preserve">magnesium and cobalt. </w:t>
      </w:r>
      <w:r>
        <w:t>L</w:t>
      </w:r>
      <w:r w:rsidR="00CF6BA3">
        <w:t>ithium</w:t>
      </w:r>
      <w:r w:rsidR="007F6811">
        <w:t xml:space="preserve"> </w:t>
      </w:r>
      <w:r w:rsidR="00142D3D">
        <w:t>may also be</w:t>
      </w:r>
      <w:r w:rsidR="007F6811">
        <w:t xml:space="preserve"> considered as critical </w:t>
      </w:r>
      <w:r w:rsidR="007D0649">
        <w:fldChar w:fldCharType="begin"/>
      </w:r>
      <w:r w:rsidR="007F6811">
        <w:instrText xml:space="preserve"> ADDIN EN.CITE &lt;EndNote&gt;&lt;Cite&gt;&lt;Author&gt;Evans&lt;/Author&gt;&lt;Year&gt;2014&lt;/Year&gt;&lt;RecNum&gt;259&lt;/RecNum&gt;&lt;DisplayText&gt;(Evans, 2014)&lt;/DisplayText&gt;&lt;record&gt;&lt;rec-number&gt;259&lt;/rec-number&gt;&lt;foreign-keys&gt;&lt;key app="EN" db-id="trpv5ddrt505vwe2te45s25jw5t5pxsvwae2" timestamp="1455023860"&gt;259&lt;/key&gt;&lt;/foreign-keys&gt;&lt;ref-type name="Book Section"&gt;5&lt;/ref-type&gt;&lt;contributors&gt;&lt;authors&gt;&lt;author&gt;Evans, K&lt;/author&gt;&lt;/authors&gt;&lt;secondary-authors&gt;&lt;author&gt;Gunn, A G&lt;/author&gt;&lt;/secondary-authors&gt;&lt;/contributors&gt;&lt;titles&gt;&lt;title&gt;Lithium&lt;/title&gt;&lt;secondary-title&gt;Critical Metals Handbook&lt;/secondary-title&gt;&lt;/titles&gt;&lt;dates&gt;&lt;year&gt;2014&lt;/year&gt;&lt;/dates&gt;&lt;publisher&gt;John Wiley &amp;amp; Sons Ltd&lt;/publisher&gt;&lt;urls&gt;&lt;/urls&gt;&lt;/record&gt;&lt;/Cite&gt;&lt;/EndNote&gt;</w:instrText>
      </w:r>
      <w:r w:rsidR="007D0649">
        <w:fldChar w:fldCharType="separate"/>
      </w:r>
      <w:r w:rsidR="007F6811">
        <w:rPr>
          <w:noProof/>
        </w:rPr>
        <w:t>(</w:t>
      </w:r>
      <w:hyperlink w:anchor="_ENREF_4" w:tooltip="Evans, 2014 #259" w:history="1">
        <w:r w:rsidR="00965A78">
          <w:rPr>
            <w:noProof/>
          </w:rPr>
          <w:t>Evans, 2014</w:t>
        </w:r>
      </w:hyperlink>
      <w:r w:rsidR="007F6811">
        <w:rPr>
          <w:noProof/>
        </w:rPr>
        <w:t>)</w:t>
      </w:r>
      <w:r w:rsidR="007D0649">
        <w:fldChar w:fldCharType="end"/>
      </w:r>
      <w:r w:rsidR="007F6811">
        <w:t xml:space="preserve">, and is notable for consistently growing demand, due to its importance in batteries used in electric cars </w:t>
      </w:r>
      <w:r w:rsidR="007F6811">
        <w:fldChar w:fldCharType="begin">
          <w:fldData xml:space="preserve">PEVuZE5vdGU+PENpdGU+PEF1dGhvcj5WaWtzdHLDtm08L0F1dGhvcj48WWVhcj4yMDEzPC9ZZWFy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</w:fldData>
        </w:fldChar>
      </w:r>
      <w:r w:rsidR="007F6811">
        <w:instrText xml:space="preserve"> ADDIN EN.CITE </w:instrText>
      </w:r>
      <w:r w:rsidR="007F6811">
        <w:fldChar w:fldCharType="begin">
          <w:fldData xml:space="preserve">PEVuZE5vdGU+PENpdGU+PEF1dGhvcj5WaWtzdHLDtm08L0F1dGhvcj48WWVhcj4yMDEzPC9ZZWFy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</w:fldData>
        </w:fldChar>
      </w:r>
      <w:r w:rsidR="007F6811">
        <w:instrText xml:space="preserve"> ADDIN EN.CITE.DATA </w:instrText>
      </w:r>
      <w:r w:rsidR="007F6811">
        <w:fldChar w:fldCharType="end"/>
      </w:r>
      <w:r w:rsidR="007F6811">
        <w:fldChar w:fldCharType="separate"/>
      </w:r>
      <w:r w:rsidR="007F6811">
        <w:rPr>
          <w:noProof/>
        </w:rPr>
        <w:t>(</w:t>
      </w:r>
      <w:hyperlink w:anchor="_ENREF_17" w:tooltip="Vikström, 2013 #252" w:history="1">
        <w:r w:rsidR="00965A78">
          <w:rPr>
            <w:noProof/>
          </w:rPr>
          <w:t>Vikström et al., 2013</w:t>
        </w:r>
      </w:hyperlink>
      <w:r w:rsidR="007F6811">
        <w:rPr>
          <w:noProof/>
        </w:rPr>
        <w:t xml:space="preserve">, </w:t>
      </w:r>
      <w:hyperlink w:anchor="_ENREF_14" w:tooltip="Maxwell, 2014 #253" w:history="1">
        <w:r w:rsidR="00965A78">
          <w:rPr>
            <w:noProof/>
          </w:rPr>
          <w:t>Maxwell, 2014</w:t>
        </w:r>
      </w:hyperlink>
      <w:r w:rsidR="007F6811">
        <w:rPr>
          <w:noProof/>
        </w:rPr>
        <w:t>)</w:t>
      </w:r>
      <w:r w:rsidR="007F6811">
        <w:fldChar w:fldCharType="end"/>
      </w:r>
      <w:r w:rsidR="007F6811">
        <w:t>.</w:t>
      </w:r>
      <w:r w:rsidR="00142D3D">
        <w:t xml:space="preserve"> </w:t>
      </w:r>
      <w:r w:rsidR="00142D3D" w:rsidRPr="00142D3D">
        <w:t xml:space="preserve">A metal that is </w:t>
      </w:r>
      <w:r w:rsidR="0054777E">
        <w:t>o</w:t>
      </w:r>
      <w:r w:rsidR="00142D3D" w:rsidRPr="00142D3D">
        <w:t xml:space="preserve">n the </w:t>
      </w:r>
      <w:r w:rsidR="0054777E">
        <w:t>verge</w:t>
      </w:r>
      <w:r w:rsidR="00142D3D" w:rsidRPr="00142D3D">
        <w:t xml:space="preserve"> of criticality is manganese, which is a crucial raw </w:t>
      </w:r>
      <w:r w:rsidR="00142D3D">
        <w:t>material for the steel industry</w:t>
      </w:r>
      <w:r w:rsidR="00142D3D" w:rsidRPr="00142D3D">
        <w:t xml:space="preserve">. Demand for manganese has shown growth in recent years, </w:t>
      </w:r>
      <w:r w:rsidR="00142D3D">
        <w:t>and there is some vulnerability to supply restriction</w:t>
      </w:r>
      <w:r w:rsidR="00142D3D" w:rsidRPr="00142D3D">
        <w:t xml:space="preserve"> </w:t>
      </w:r>
      <w:r w:rsidR="00142D3D" w:rsidRPr="00142D3D">
        <w:fldChar w:fldCharType="begin">
          <w:fldData xml:space="preserve">PEVuZE5vdGU+PENpdGU+PEF1dGhvcj5OdXNzPC9BdXRob3I+PFllYXI+MjAxNDwvWWVhcj48UmVj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</w:fldData>
        </w:fldChar>
      </w:r>
      <w:r w:rsidR="00142D3D">
        <w:instrText xml:space="preserve"> ADDIN EN.CITE </w:instrText>
      </w:r>
      <w:r w:rsidR="00142D3D">
        <w:fldChar w:fldCharType="begin">
          <w:fldData xml:space="preserve">PEVuZE5vdGU+PENpdGU+PEF1dGhvcj5OdXNzPC9BdXRob3I+PFllYXI+MjAxNDwvWWVhcj48UmVj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</w:fldData>
        </w:fldChar>
      </w:r>
      <w:r w:rsidR="00142D3D">
        <w:instrText xml:space="preserve"> ADDIN EN.CITE.DATA </w:instrText>
      </w:r>
      <w:r w:rsidR="00142D3D">
        <w:fldChar w:fldCharType="end"/>
      </w:r>
      <w:r w:rsidR="00142D3D" w:rsidRPr="00142D3D">
        <w:fldChar w:fldCharType="separate"/>
      </w:r>
      <w:r w:rsidR="00142D3D">
        <w:rPr>
          <w:noProof/>
        </w:rPr>
        <w:t>(</w:t>
      </w:r>
      <w:hyperlink w:anchor="_ENREF_15" w:tooltip="Nuss, 2014 #260" w:history="1">
        <w:r w:rsidR="00965A78">
          <w:rPr>
            <w:noProof/>
          </w:rPr>
          <w:t>Nuss et al., 2014</w:t>
        </w:r>
      </w:hyperlink>
      <w:r w:rsidR="00142D3D">
        <w:rPr>
          <w:noProof/>
        </w:rPr>
        <w:t xml:space="preserve">, </w:t>
      </w:r>
      <w:hyperlink w:anchor="_ENREF_7" w:tooltip="Graedel, 2015 #258" w:history="1">
        <w:r w:rsidR="00965A78">
          <w:rPr>
            <w:noProof/>
          </w:rPr>
          <w:t>Graedel et al., 2015</w:t>
        </w:r>
      </w:hyperlink>
      <w:r w:rsidR="00142D3D">
        <w:rPr>
          <w:noProof/>
        </w:rPr>
        <w:t>)</w:t>
      </w:r>
      <w:r w:rsidR="00142D3D" w:rsidRPr="00142D3D">
        <w:fldChar w:fldCharType="end"/>
      </w:r>
      <w:r w:rsidR="00142D3D" w:rsidRPr="00142D3D">
        <w:t>.</w:t>
      </w:r>
    </w:p>
    <w:p w:rsidR="001D73FF" w:rsidRDefault="00CF6BA3">
      <w:r>
        <w:t xml:space="preserve">Geological resources of critical metals are commonly found in </w:t>
      </w:r>
      <w:r w:rsidR="0032543A">
        <w:t xml:space="preserve">complex </w:t>
      </w:r>
      <w:r>
        <w:t xml:space="preserve">natural systems that are </w:t>
      </w:r>
      <w:r w:rsidR="0032543A">
        <w:t>not always well</w:t>
      </w:r>
      <w:r>
        <w:t xml:space="preserve"> understood. </w:t>
      </w:r>
      <w:r w:rsidR="0032543A">
        <w:t xml:space="preserve">These metals </w:t>
      </w:r>
      <w:r w:rsidR="00142D3D">
        <w:t>occur</w:t>
      </w:r>
      <w:r w:rsidR="00A617E2">
        <w:t xml:space="preserve"> in a wide range of ore minerals with highly varied properties</w:t>
      </w:r>
      <w:r w:rsidR="007D0649">
        <w:t>. For</w:t>
      </w:r>
      <w:r w:rsidR="00A617E2">
        <w:t xml:space="preserve"> example</w:t>
      </w:r>
      <w:r w:rsidR="007D0649">
        <w:t>,</w:t>
      </w:r>
      <w:r w:rsidR="00A617E2">
        <w:t xml:space="preserve"> </w:t>
      </w:r>
      <w:r w:rsidR="00047304">
        <w:t>more than a hundred</w:t>
      </w:r>
      <w:r w:rsidR="00A617E2">
        <w:t xml:space="preserve"> potential</w:t>
      </w:r>
      <w:r w:rsidR="007D0649">
        <w:t xml:space="preserve"> REE</w:t>
      </w:r>
      <w:r w:rsidR="00A617E2">
        <w:t xml:space="preserve"> ore minerals </w:t>
      </w:r>
      <w:r w:rsidR="007D0649">
        <w:t xml:space="preserve">occur in nature, although processing methods for </w:t>
      </w:r>
      <w:r w:rsidR="00047304">
        <w:t xml:space="preserve">beneficiation, </w:t>
      </w:r>
      <w:r w:rsidR="007D0649">
        <w:t xml:space="preserve">extraction and separation of the REE have only been proven for a relatively small number of these minerals </w:t>
      </w:r>
      <w:r w:rsidR="007D0649">
        <w:fldChar w:fldCharType="begin"/>
      </w:r>
      <w:r w:rsidR="001D73FF">
        <w:instrText xml:space="preserve"> ADDIN EN.CITE &lt;EndNote&gt;&lt;Cite&gt;&lt;Author&gt;Chakhmouradian&lt;/Author&gt;&lt;Year&gt;2012&lt;/Year&gt;&lt;RecNum&gt;160&lt;/RecNum&gt;&lt;DisplayText&gt;(Chakhmouradian and Wall, 2012, Jordens et al., 2013)&lt;/DisplayText&gt;&lt;record&gt;&lt;rec-number&gt;160&lt;/rec-number&gt;&lt;foreign-keys&gt;&lt;key app="EN" db-id="trpv5ddrt505vwe2te45s25jw5t5pxsvwae2" timestamp="1429026762"&gt;160&lt;/key&gt;&lt;/foreign-keys&gt;&lt;ref-type name="Journal Article"&gt;17&lt;/ref-type&gt;&lt;contributors&gt;&lt;authors&gt;&lt;author&gt;Chakhmouradian, A R&lt;/author&gt;&lt;author&gt;Wall, F&lt;/author&gt;&lt;/authors&gt;&lt;/contributors&gt;&lt;titles&gt;&lt;title&gt;Rare Earth Elements: Minerals, Mines, Magnets (and More)&lt;/title&gt;&lt;secondary-title&gt;Elements&lt;/secondary-title&gt;&lt;/titles&gt;&lt;periodical&gt;&lt;full-title&gt;Elements&lt;/full-title&gt;&lt;/periodical&gt;&lt;pages&gt;333-340&lt;/pages&gt;&lt;volume&gt;8&lt;/volume&gt;&lt;dates&gt;&lt;year&gt;2012&lt;/year&gt;&lt;/dates&gt;&lt;urls&gt;&lt;/urls&gt;&lt;/record&gt;&lt;/Cite&gt;&lt;Cite&gt;&lt;Author&gt;Jordens&lt;/Author&gt;&lt;Year&gt;2013&lt;/Year&gt;&lt;RecNum&gt;161&lt;/RecNum&gt;&lt;record&gt;&lt;rec-number&gt;161&lt;/rec-number&gt;&lt;foreign-keys&gt;&lt;key app="EN" db-id="trpv5ddrt505vwe2te45s25jw5t5pxsvwae2" timestamp="1429027078"&gt;161&lt;/key&gt;&lt;/foreign-keys&gt;&lt;ref-type name="Journal Article"&gt;17&lt;/ref-type&gt;&lt;contributors&gt;&lt;authors&gt;&lt;author&gt;Jordens, Adam&lt;/author&gt;&lt;author&gt;Cheng, Ying Ping&lt;/author&gt;&lt;author&gt;Waters, Kristian E.&lt;/author&gt;&lt;/authors&gt;&lt;/contributors&gt;&lt;titles&gt;&lt;title&gt;A review of the beneficiation of rare earth element bearing minerals&lt;/title&gt;&lt;secondary-title&gt;Minerals Engineering&lt;/secondary-title&gt;&lt;/titles&gt;&lt;periodical&gt;&lt;full-title&gt;Minerals Engineering&lt;/full-title&gt;&lt;/periodical&gt;&lt;pages&gt;97-114&lt;/pages&gt;&lt;volume&gt;41&lt;/volume&gt;&lt;number&gt;0&lt;/number&gt;&lt;keywords&gt;&lt;keyword&gt;Rare earth elements&lt;/keyword&gt;&lt;keyword&gt;Gravity separation&lt;/keyword&gt;&lt;keyword&gt;Magnetic separation&lt;/keyword&gt;&lt;keyword&gt;Electrostatic separation&lt;/keyword&gt;&lt;keyword&gt;Froth flotation&lt;/keyword&gt;&lt;keyword&gt;Bastnäsite&lt;/keyword&gt;&lt;/keywords&gt;&lt;dates&gt;&lt;year&gt;2013&lt;/year&gt;&lt;/dates&gt;&lt;isbn&gt;0892-6875&lt;/isbn&gt;&lt;urls&gt;&lt;related-urls&gt;&lt;url&gt;http://www.sciencedirect.com/science/article/pii/S0892687512003597&lt;/url&gt;&lt;/related-urls&gt;&lt;/urls&gt;&lt;electronic-resource-num&gt;http://dx.doi.org/10.1016/j.mineng.2012.10.017&lt;/electronic-resource-num&gt;&lt;/record&gt;&lt;/Cite&gt;&lt;/EndNote&gt;</w:instrText>
      </w:r>
      <w:r w:rsidR="007D0649">
        <w:fldChar w:fldCharType="separate"/>
      </w:r>
      <w:r w:rsidR="001D73FF">
        <w:rPr>
          <w:noProof/>
        </w:rPr>
        <w:t>(</w:t>
      </w:r>
      <w:hyperlink w:anchor="_ENREF_1" w:tooltip="Chakhmouradian, 2012 #160" w:history="1">
        <w:r w:rsidR="00965A78">
          <w:rPr>
            <w:noProof/>
          </w:rPr>
          <w:t>Chakhmouradian and Wall, 2012</w:t>
        </w:r>
      </w:hyperlink>
      <w:r w:rsidR="001D73FF">
        <w:rPr>
          <w:noProof/>
        </w:rPr>
        <w:t xml:space="preserve">, </w:t>
      </w:r>
      <w:hyperlink w:anchor="_ENREF_10" w:tooltip="Jordens, 2013 #161" w:history="1">
        <w:r w:rsidR="00965A78">
          <w:rPr>
            <w:noProof/>
          </w:rPr>
          <w:t>Jordens et al., 2013</w:t>
        </w:r>
      </w:hyperlink>
      <w:r w:rsidR="001D73FF">
        <w:rPr>
          <w:noProof/>
        </w:rPr>
        <w:t>)</w:t>
      </w:r>
      <w:r w:rsidR="007D0649">
        <w:fldChar w:fldCharType="end"/>
      </w:r>
      <w:r w:rsidR="00A617E2">
        <w:t>. Before any critical metal deposit can move towards production, it is vital to understand the mineralogy in detail, as this underpins development of flowsheets for mineral processing</w:t>
      </w:r>
      <w:r w:rsidR="00047304">
        <w:t xml:space="preserve"> </w:t>
      </w:r>
      <w:r w:rsidR="00047304">
        <w:fldChar w:fldCharType="begin"/>
      </w:r>
      <w:r w:rsidR="00047304">
        <w:instrText xml:space="preserve"> ADDIN EN.CITE &lt;EndNote&gt;&lt;Cite&gt;&lt;Author&gt;Jordens&lt;/Author&gt;&lt;Year&gt;2013&lt;/Year&gt;&lt;RecNum&gt;161&lt;/RecNum&gt;&lt;DisplayText&gt;(Jordens et al., 2013)&lt;/DisplayText&gt;&lt;record&gt;&lt;rec-number&gt;161&lt;/rec-number&gt;&lt;foreign-keys&gt;&lt;key app="EN" db-id="trpv5ddrt505vwe2te45s25jw5t5pxsvwae2" timestamp="1429027078"&gt;161&lt;/key&gt;&lt;/foreign-keys&gt;&lt;ref-type name="Journal Article"&gt;17&lt;/ref-type&gt;&lt;contributors&gt;&lt;authors&gt;&lt;author&gt;Jordens, Adam&lt;/author&gt;&lt;author&gt;Cheng, Ying Ping&lt;/author&gt;&lt;author&gt;Waters, Kristian E.&lt;/author&gt;&lt;/authors&gt;&lt;/contributors&gt;&lt;titles&gt;&lt;title&gt;A review of the beneficiation of rare earth element bearing minerals&lt;/title&gt;&lt;secondary-title&gt;Minerals Engineering&lt;/secondary-title&gt;&lt;/titles&gt;&lt;periodical&gt;&lt;full-title&gt;Minerals Engineering&lt;/full-title&gt;&lt;/periodical&gt;&lt;pages&gt;97-114&lt;/pages&gt;&lt;volume&gt;41&lt;/volume&gt;&lt;number&gt;0&lt;/number&gt;&lt;keywords&gt;&lt;keyword&gt;Rare earth elements&lt;/keyword&gt;&lt;keyword&gt;Gravity separation&lt;/keyword&gt;&lt;keyword&gt;Magnetic separation&lt;/keyword&gt;&lt;keyword&gt;Electrostatic separation&lt;/keyword&gt;&lt;keyword&gt;Froth flotation&lt;/keyword&gt;&lt;keyword&gt;Bastnäsite&lt;/keyword&gt;&lt;/keywords&gt;&lt;dates&gt;&lt;year&gt;2013&lt;/year&gt;&lt;/dates&gt;&lt;isbn&gt;0892-6875&lt;/isbn&gt;&lt;urls&gt;&lt;related-urls&gt;&lt;url&gt;http://www.sciencedirect.com/science/article/pii/S0892687512003597&lt;/url&gt;&lt;/related-urls&gt;&lt;/urls&gt;&lt;electronic-resource-num&gt;http://dx.doi.org/10.1016/j.mineng.2012.10.017&lt;/electronic-resource-num&gt;&lt;/record&gt;&lt;/Cite&gt;&lt;/EndNote&gt;</w:instrText>
      </w:r>
      <w:r w:rsidR="00047304">
        <w:fldChar w:fldCharType="separate"/>
      </w:r>
      <w:r w:rsidR="00047304">
        <w:rPr>
          <w:noProof/>
        </w:rPr>
        <w:t>(</w:t>
      </w:r>
      <w:hyperlink w:anchor="_ENREF_10" w:tooltip="Jordens, 2013 #161" w:history="1">
        <w:r w:rsidR="00965A78">
          <w:rPr>
            <w:noProof/>
          </w:rPr>
          <w:t>Jordens et al., 2013</w:t>
        </w:r>
      </w:hyperlink>
      <w:r w:rsidR="00047304">
        <w:rPr>
          <w:noProof/>
        </w:rPr>
        <w:t>)</w:t>
      </w:r>
      <w:r w:rsidR="00047304">
        <w:fldChar w:fldCharType="end"/>
      </w:r>
      <w:r w:rsidR="00A617E2">
        <w:t xml:space="preserve">. This special issue therefore addresses </w:t>
      </w:r>
      <w:r w:rsidR="001D73FF">
        <w:t xml:space="preserve">the </w:t>
      </w:r>
      <w:r w:rsidR="00A617E2">
        <w:t xml:space="preserve">mineralogy of critical metal deposits. Most of the papers included here were first presented </w:t>
      </w:r>
      <w:r w:rsidR="001D73FF">
        <w:t xml:space="preserve">in 2014, </w:t>
      </w:r>
      <w:r w:rsidR="00A617E2">
        <w:t xml:space="preserve">either at the European Rare Earth Resources conference in Milos, Greece, or at </w:t>
      </w:r>
      <w:r w:rsidR="001D73FF" w:rsidRPr="001D73FF">
        <w:t xml:space="preserve">the </w:t>
      </w:r>
      <w:r w:rsidR="001D73FF" w:rsidRPr="001D73FF">
        <w:rPr>
          <w:bCs/>
        </w:rPr>
        <w:t>21st General Meeting of the International Mineralogical Association</w:t>
      </w:r>
      <w:r w:rsidR="001D73FF">
        <w:rPr>
          <w:bCs/>
        </w:rPr>
        <w:t xml:space="preserve"> in</w:t>
      </w:r>
      <w:r w:rsidR="001D73FF" w:rsidRPr="001D73FF">
        <w:t xml:space="preserve"> Johannesburg</w:t>
      </w:r>
      <w:r w:rsidR="001D73FF">
        <w:t>, South Africa</w:t>
      </w:r>
      <w:r w:rsidR="001D73FF" w:rsidRPr="001D73FF">
        <w:t>.</w:t>
      </w:r>
    </w:p>
    <w:p w:rsidR="00C94E4E" w:rsidRDefault="00C94E4E">
      <w:r>
        <w:t>Despite a significant focus on research and exploration since the ‘rare earths crisis’ of 2009</w:t>
      </w:r>
      <w:r w:rsidR="0054777E">
        <w:t>–</w:t>
      </w:r>
      <w:r>
        <w:t>10</w:t>
      </w:r>
      <w:r w:rsidR="007C68B8">
        <w:t xml:space="preserve"> </w:t>
      </w:r>
      <w:r w:rsidR="007C68B8">
        <w:fldChar w:fldCharType="begin"/>
      </w:r>
      <w:r w:rsidR="007C68B8">
        <w:instrText xml:space="preserve"> ADDIN EN.CITE &lt;EndNote&gt;&lt;Cite&gt;&lt;Author&gt;Gschneidner Jr&lt;/Author&gt;&lt;Year&gt;2011&lt;/Year&gt;&lt;RecNum&gt;254&lt;/RecNum&gt;&lt;DisplayText&gt;(Gschneidner Jr, 2011)&lt;/DisplayText&gt;&lt;record&gt;&lt;rec-number&gt;254&lt;/rec-number&gt;&lt;foreign-keys&gt;&lt;key app="EN" db-id="trpv5ddrt505vwe2te45s25jw5t5pxsvwae2" timestamp="1451921267"&gt;254&lt;/key&gt;&lt;/foreign-keys&gt;&lt;ref-type name="Journal Article"&gt;17&lt;/ref-type&gt;&lt;contributors&gt;&lt;authors&gt;&lt;author&gt;Gschneidner Jr, Karl A&lt;/author&gt;&lt;/authors&gt;&lt;/contributors&gt;&lt;titles&gt;&lt;title&gt;The rare earth crisis–the supply/demand situation for 2010–2015&lt;/title&gt;&lt;secondary-title&gt;Material Matters&lt;/secondary-title&gt;&lt;/titles&gt;&lt;periodical&gt;&lt;full-title&gt;Material Matters&lt;/full-title&gt;&lt;/periodical&gt;&lt;volume&gt;6&lt;/volume&gt;&lt;number&gt;2&lt;/number&gt;&lt;dates&gt;&lt;year&gt;2011&lt;/year&gt;&lt;/dates&gt;&lt;urls&gt;&lt;/urls&gt;&lt;/record&gt;&lt;/Cite&gt;&lt;/EndNote&gt;</w:instrText>
      </w:r>
      <w:r w:rsidR="007C68B8">
        <w:fldChar w:fldCharType="separate"/>
      </w:r>
      <w:r w:rsidR="007C68B8">
        <w:rPr>
          <w:noProof/>
        </w:rPr>
        <w:t>(</w:t>
      </w:r>
      <w:hyperlink w:anchor="_ENREF_8" w:tooltip="Gschneidner Jr, 2011 #254" w:history="1">
        <w:r w:rsidR="00965A78">
          <w:rPr>
            <w:noProof/>
          </w:rPr>
          <w:t>Gschneidner Jr, 2011</w:t>
        </w:r>
      </w:hyperlink>
      <w:r w:rsidR="007C68B8">
        <w:rPr>
          <w:noProof/>
        </w:rPr>
        <w:t>)</w:t>
      </w:r>
      <w:r w:rsidR="007C68B8">
        <w:fldChar w:fldCharType="end"/>
      </w:r>
      <w:r>
        <w:t>, REE production is still almost entirely concentrated in China</w:t>
      </w:r>
      <w:r w:rsidR="00F753C4">
        <w:t>, and the REE are still considered among the most critical metals</w:t>
      </w:r>
      <w:r>
        <w:t>. The majority of the world’s light REE (LREE) come from the Bayan Obo carbonatite mine in northern China, whilst almost all the</w:t>
      </w:r>
      <w:r w:rsidR="007C0D08">
        <w:t xml:space="preserve"> </w:t>
      </w:r>
      <w:r>
        <w:t xml:space="preserve">HREE come from the </w:t>
      </w:r>
      <w:r>
        <w:lastRenderedPageBreak/>
        <w:t>ion-adsorption clays of southern China</w:t>
      </w:r>
      <w:r w:rsidR="007C68B8">
        <w:t xml:space="preserve"> </w:t>
      </w:r>
      <w:r w:rsidR="007C68B8">
        <w:fldChar w:fldCharType="begin"/>
      </w:r>
      <w:r w:rsidR="007C68B8">
        <w:instrText xml:space="preserve"> ADDIN EN.CITE &lt;EndNote&gt;&lt;Cite&gt;&lt;Author&gt;Kynicky&lt;/Author&gt;&lt;Year&gt;2012&lt;/Year&gt;&lt;RecNum&gt;234&lt;/RecNum&gt;&lt;DisplayText&gt;(Kynicky et al., 2012)&lt;/DisplayText&gt;&lt;record&gt;&lt;rec-number&gt;234&lt;/rec-number&gt;&lt;foreign-keys&gt;&lt;key app="EN" db-id="trpv5ddrt505vwe2te45s25jw5t5pxsvwae2" timestamp="1436454738"&gt;234&lt;/key&gt;&lt;/foreign-keys&gt;&lt;ref-type name="Journal Article"&gt;17&lt;/ref-type&gt;&lt;contributors&gt;&lt;authors&gt;&lt;author&gt;Kynicky, Jindrich&lt;/author&gt;&lt;author&gt;Smith, Martin P.&lt;/author&gt;&lt;author&gt;Xu, Cheng&lt;/author&gt;&lt;/authors&gt;&lt;/contributors&gt;&lt;titles&gt;&lt;title&gt;Diversity of Rare Earth Deposits: The Key Example of China&lt;/title&gt;&lt;secondary-title&gt;Elements&lt;/secondary-title&gt;&lt;/titles&gt;&lt;periodical&gt;&lt;full-title&gt;Elements&lt;/full-title&gt;&lt;/periodical&gt;&lt;pages&gt;361-367&lt;/pages&gt;&lt;volume&gt;8&lt;/volume&gt;&lt;number&gt;5&lt;/number&gt;&lt;dates&gt;&lt;year&gt;2012&lt;/year&gt;&lt;pub-dates&gt;&lt;date&gt;October 1, 2012&lt;/date&gt;&lt;/pub-dates&gt;&lt;/dates&gt;&lt;urls&gt;&lt;related-urls&gt;&lt;url&gt;http://elements.geoscienceworld.org/content/8/5/361.abstract&lt;/url&gt;&lt;/related-urls&gt;&lt;/urls&gt;&lt;electronic-resource-num&gt;10.2113/gselements.8.5.361&lt;/electronic-resource-num&gt;&lt;/record&gt;&lt;/Cite&gt;&lt;/EndNote&gt;</w:instrText>
      </w:r>
      <w:r w:rsidR="007C68B8">
        <w:fldChar w:fldCharType="separate"/>
      </w:r>
      <w:r w:rsidR="007C68B8">
        <w:rPr>
          <w:noProof/>
        </w:rPr>
        <w:t>(</w:t>
      </w:r>
      <w:hyperlink w:anchor="_ENREF_12" w:tooltip="Kynicky, 2012 #234" w:history="1">
        <w:r w:rsidR="00965A78">
          <w:rPr>
            <w:noProof/>
          </w:rPr>
          <w:t>Kynicky et al., 2012</w:t>
        </w:r>
      </w:hyperlink>
      <w:r w:rsidR="007C68B8">
        <w:rPr>
          <w:noProof/>
        </w:rPr>
        <w:t>)</w:t>
      </w:r>
      <w:r w:rsidR="007C68B8">
        <w:fldChar w:fldCharType="end"/>
      </w:r>
      <w:r>
        <w:t xml:space="preserve">. Several of the papers in this volume address the potential for alternative sources of the REE across the world. In a global context, some of the world’s largest identified REE resources are found in the </w:t>
      </w:r>
      <w:proofErr w:type="spellStart"/>
      <w:r>
        <w:t>Ilimaussaq</w:t>
      </w:r>
      <w:proofErr w:type="spellEnd"/>
      <w:r>
        <w:t xml:space="preserve"> </w:t>
      </w:r>
      <w:r w:rsidR="003B25D3">
        <w:t>complex</w:t>
      </w:r>
      <w:r>
        <w:t xml:space="preserve"> of southern Greenland </w:t>
      </w:r>
      <w:r w:rsidR="007C68B8">
        <w:fldChar w:fldCharType="begin"/>
      </w:r>
      <w:r w:rsidR="007C68B8">
        <w:instrText xml:space="preserve"> ADDIN EN.CITE &lt;EndNote&gt;&lt;Cite&gt;&lt;Author&gt;Sørensen&lt;/Author&gt;&lt;Year&gt;1992&lt;/Year&gt;&lt;RecNum&gt;178&lt;/RecNum&gt;&lt;DisplayText&gt;(Sørensen, 1992)&lt;/DisplayText&gt;&lt;record&gt;&lt;rec-number&gt;178&lt;/rec-number&gt;&lt;foreign-keys&gt;&lt;key app="EN" db-id="trpv5ddrt505vwe2te45s25jw5t5pxsvwae2" timestamp="1431520841"&gt;178&lt;/key&gt;&lt;/foreign-keys&gt;&lt;ref-type name="Journal Article"&gt;17&lt;/ref-type&gt;&lt;contributors&gt;&lt;authors&gt;&lt;author&gt;Sørensen, Henning&lt;/author&gt;&lt;/authors&gt;&lt;/contributors&gt;&lt;titles&gt;&lt;title&gt;Agpaitic nepheline syenites: a potential source of rare elements&lt;/title&gt;&lt;secondary-title&gt;Applied Geochemistry&lt;/secondary-title&gt;&lt;/titles&gt;&lt;periodical&gt;&lt;full-title&gt;Applied Geochemistry&lt;/full-title&gt;&lt;/periodical&gt;&lt;pages&gt;417-427&lt;/pages&gt;&lt;volume&gt;7&lt;/volume&gt;&lt;number&gt;5&lt;/number&gt;&lt;dates&gt;&lt;year&gt;1992&lt;/year&gt;&lt;/dates&gt;&lt;isbn&gt;0883-2927&lt;/isbn&gt;&lt;urls&gt;&lt;related-urls&gt;&lt;url&gt;http://www.sciencedirect.com/science/article/pii/088329279290003L&lt;/url&gt;&lt;/related-urls&gt;&lt;/urls&gt;&lt;electronic-resource-num&gt;http://dx.doi.org/10.1016/0883-2927(92)90003-L&lt;/electronic-resource-num&gt;&lt;/record&gt;&lt;/Cite&gt;&lt;/EndNote&gt;</w:instrText>
      </w:r>
      <w:r w:rsidR="007C68B8">
        <w:fldChar w:fldCharType="separate"/>
      </w:r>
      <w:r w:rsidR="007C68B8">
        <w:rPr>
          <w:noProof/>
        </w:rPr>
        <w:t>(</w:t>
      </w:r>
      <w:hyperlink w:anchor="_ENREF_16" w:tooltip="Sørensen, 1992 #178" w:history="1">
        <w:r w:rsidR="00965A78">
          <w:rPr>
            <w:noProof/>
          </w:rPr>
          <w:t>Sørensen, 1992</w:t>
        </w:r>
      </w:hyperlink>
      <w:r w:rsidR="007C68B8">
        <w:rPr>
          <w:noProof/>
        </w:rPr>
        <w:t>)</w:t>
      </w:r>
      <w:r w:rsidR="007C68B8">
        <w:fldChar w:fldCharType="end"/>
      </w:r>
      <w:r w:rsidR="007C68B8">
        <w:t xml:space="preserve">, </w:t>
      </w:r>
      <w:r>
        <w:t xml:space="preserve">which hosts two advanced exploration projects, </w:t>
      </w:r>
      <w:proofErr w:type="spellStart"/>
      <w:r>
        <w:t>Kringlerne</w:t>
      </w:r>
      <w:proofErr w:type="spellEnd"/>
      <w:r>
        <w:t xml:space="preserve"> and </w:t>
      </w:r>
      <w:proofErr w:type="spellStart"/>
      <w:r>
        <w:t>Kvanefjeld</w:t>
      </w:r>
      <w:proofErr w:type="spellEnd"/>
      <w:r>
        <w:t xml:space="preserve"> </w:t>
      </w:r>
      <w:r w:rsidR="007C68B8">
        <w:fldChar w:fldCharType="begin"/>
      </w:r>
      <w:r w:rsidR="007C68B8">
        <w:instrText xml:space="preserve"> ADDIN EN.CITE &lt;EndNote&gt;&lt;Cite&gt;&lt;Author&gt;Goodenough&lt;/Author&gt;&lt;Year&gt;2016&lt;/Year&gt;&lt;RecNum&gt;255&lt;/RecNum&gt;&lt;DisplayText&gt;(Goodenough et al., 2016)&lt;/DisplayText&gt;&lt;record&gt;&lt;rec-number&gt;255&lt;/rec-number&gt;&lt;foreign-keys&gt;&lt;key app="EN" db-id="trpv5ddrt505vwe2te45s25jw5t5pxsvwae2" timestamp="1451921545"&gt;255&lt;/key&gt;&lt;/foreign-keys&gt;&lt;ref-type name="Journal Article"&gt;17&lt;/ref-type&gt;&lt;contributors&gt;&lt;authors&gt;&lt;author&gt;Goodenough, K. M.&lt;/author&gt;&lt;author&gt;Schilling, J.&lt;/author&gt;&lt;author&gt;Jonsson, E.&lt;/author&gt;&lt;author&gt;Kalvig, P.&lt;/author&gt;&lt;author&gt;Charles, N.&lt;/author&gt;&lt;author&gt;Tuduri, J.&lt;/author&gt;&lt;author&gt;Deady, E. A.&lt;/author&gt;&lt;author&gt;Sadeghi, M.&lt;/author&gt;&lt;author&gt;Schiellerup, H.&lt;/author&gt;&lt;author&gt;Müller, A.&lt;/author&gt;&lt;author&gt;Bertrand, G.&lt;/author&gt;&lt;author&gt;Arvanitidis, N.&lt;/author&gt;&lt;author&gt;Eliopoulos, D. G.&lt;/author&gt;&lt;author&gt;Shaw, R. A.&lt;/author&gt;&lt;author&gt;Thrane, K.&lt;/author&gt;&lt;author&gt;Keulen, N.&lt;/author&gt;&lt;/authors&gt;&lt;/contributors&gt;&lt;titles&gt;&lt;title&gt;Europe&amp;apos;s rare earth element resource potential: An overview of REE metallogenetic provinces and their geodynamic setting&lt;/title&gt;&lt;secondary-title&gt;Ore Geology Reviews&lt;/secondary-title&gt;&lt;/titles&gt;&lt;periodical&gt;&lt;full-title&gt;Ore Geology Reviews&lt;/full-title&gt;&lt;/periodical&gt;&lt;pages&gt;838-856&lt;/pages&gt;&lt;volume&gt;72, Part 1&lt;/volume&gt;&lt;keywords&gt;&lt;keyword&gt;Rare earth elements&lt;/keyword&gt;&lt;keyword&gt;Europe&lt;/keyword&gt;&lt;keyword&gt;EURARE&lt;/keyword&gt;&lt;keyword&gt;Alkaline igneous rocks&lt;/keyword&gt;&lt;keyword&gt;Carbonatite&lt;/keyword&gt;&lt;keyword&gt;Metallogenetic belts&lt;/keyword&gt;&lt;/keywords&gt;&lt;dates&gt;&lt;year&gt;2016&lt;/year&gt;&lt;pub-dates&gt;&lt;date&gt;1//&lt;/date&gt;&lt;/pub-dates&gt;&lt;/dates&gt;&lt;isbn&gt;0169-1368&lt;/isbn&gt;&lt;urls&gt;&lt;related-urls&gt;&lt;url&gt;http://www.sciencedirect.com/science/article/pii/S0169136815300755&lt;/url&gt;&lt;/related-urls&gt;&lt;/urls&gt;&lt;electronic-resource-num&gt;http://dx.doi.org/10.1016/j.oregeorev.2015.09.019&lt;/electronic-resource-num&gt;&lt;/record&gt;&lt;/Cite&gt;&lt;/EndNote&gt;</w:instrText>
      </w:r>
      <w:r w:rsidR="007C68B8">
        <w:fldChar w:fldCharType="separate"/>
      </w:r>
      <w:r w:rsidR="007C68B8">
        <w:rPr>
          <w:noProof/>
        </w:rPr>
        <w:t>(</w:t>
      </w:r>
      <w:hyperlink w:anchor="_ENREF_5" w:tooltip="Goodenough, 2016 #255" w:history="1">
        <w:r w:rsidR="00965A78">
          <w:rPr>
            <w:noProof/>
          </w:rPr>
          <w:t>Goodenough et al., 2016</w:t>
        </w:r>
      </w:hyperlink>
      <w:r w:rsidR="007C68B8">
        <w:rPr>
          <w:noProof/>
        </w:rPr>
        <w:t>)</w:t>
      </w:r>
      <w:r w:rsidR="007C68B8">
        <w:fldChar w:fldCharType="end"/>
      </w:r>
      <w:r w:rsidR="007C68B8">
        <w:t xml:space="preserve">. </w:t>
      </w:r>
      <w:r w:rsidR="00292938">
        <w:t xml:space="preserve">Of these, the </w:t>
      </w:r>
      <w:proofErr w:type="spellStart"/>
      <w:r w:rsidR="00292938">
        <w:t>Kringlerne</w:t>
      </w:r>
      <w:proofErr w:type="spellEnd"/>
      <w:r w:rsidR="00292938">
        <w:t xml:space="preserve"> prospect lies within a zone of layered </w:t>
      </w:r>
      <w:proofErr w:type="spellStart"/>
      <w:r w:rsidR="00292938">
        <w:t>agpaitic</w:t>
      </w:r>
      <w:proofErr w:type="spellEnd"/>
      <w:r w:rsidR="00292938">
        <w:t xml:space="preserve"> nepheline </w:t>
      </w:r>
      <w:proofErr w:type="spellStart"/>
      <w:r w:rsidR="00292938">
        <w:t>syenites</w:t>
      </w:r>
      <w:proofErr w:type="spellEnd"/>
      <w:r w:rsidR="00292938">
        <w:t xml:space="preserve"> in which the REE are largely hosted in </w:t>
      </w:r>
      <w:proofErr w:type="spellStart"/>
      <w:r w:rsidR="00292938">
        <w:t>eudialyte</w:t>
      </w:r>
      <w:proofErr w:type="spellEnd"/>
      <w:r w:rsidR="00292938">
        <w:t xml:space="preserve">-group minerals. </w:t>
      </w:r>
      <w:r w:rsidR="007C0D08">
        <w:t xml:space="preserve">In this volume, </w:t>
      </w:r>
      <w:r w:rsidR="00292938">
        <w:t xml:space="preserve">Borst et al. (2016) show that a high percentage of these minerals have in fact been hydrothermally altered and replaced by a range of other mineral assemblages. They provide detailed descriptions of these assemblages, including the first recognition of </w:t>
      </w:r>
      <w:proofErr w:type="spellStart"/>
      <w:r w:rsidR="00292938">
        <w:t>gittinsite</w:t>
      </w:r>
      <w:proofErr w:type="spellEnd"/>
      <w:r w:rsidR="00292938">
        <w:t xml:space="preserve"> as an alteration product of </w:t>
      </w:r>
      <w:proofErr w:type="spellStart"/>
      <w:r w:rsidR="00292938">
        <w:t>eudialyte</w:t>
      </w:r>
      <w:proofErr w:type="spellEnd"/>
      <w:r w:rsidR="00292938">
        <w:t>, and show that fluid compositions have a significant effect on the</w:t>
      </w:r>
      <w:r w:rsidR="004D34F4">
        <w:t xml:space="preserve"> alteration mineral assemblage formed. REE are most typically retained within the </w:t>
      </w:r>
      <w:proofErr w:type="spellStart"/>
      <w:r w:rsidR="004D34F4">
        <w:t>pseudomorphs</w:t>
      </w:r>
      <w:proofErr w:type="spellEnd"/>
      <w:r w:rsidR="0054777E">
        <w:t>.</w:t>
      </w:r>
      <w:r w:rsidR="004D34F4">
        <w:t xml:space="preserve"> </w:t>
      </w:r>
      <w:r w:rsidR="0054777E">
        <w:t>H</w:t>
      </w:r>
      <w:r w:rsidR="004D34F4">
        <w:t xml:space="preserve">owever, the authors note that the alteration assemblages may have different properties to the original </w:t>
      </w:r>
      <w:proofErr w:type="spellStart"/>
      <w:r w:rsidR="004D34F4">
        <w:t>eudialyte</w:t>
      </w:r>
      <w:proofErr w:type="spellEnd"/>
      <w:r w:rsidR="004D34F4">
        <w:t xml:space="preserve">-group minerals, and thus this may have significant implications for mineral processing. </w:t>
      </w:r>
    </w:p>
    <w:p w:rsidR="003B25D3" w:rsidRDefault="00AE100B">
      <w:r>
        <w:t xml:space="preserve">Research </w:t>
      </w:r>
      <w:r w:rsidR="007C0D08">
        <w:t xml:space="preserve">presented here </w:t>
      </w:r>
      <w:r>
        <w:t xml:space="preserve">by </w:t>
      </w:r>
      <w:r w:rsidR="003B25D3">
        <w:t xml:space="preserve">Friis (2016) also </w:t>
      </w:r>
      <w:r>
        <w:t>studies</w:t>
      </w:r>
      <w:r w:rsidR="003B25D3">
        <w:t xml:space="preserve"> alteration and mineral replacement in the </w:t>
      </w:r>
      <w:proofErr w:type="spellStart"/>
      <w:r w:rsidR="003B25D3">
        <w:t>Ilimaussaq</w:t>
      </w:r>
      <w:proofErr w:type="spellEnd"/>
      <w:r w:rsidR="003B25D3">
        <w:t xml:space="preserve"> complex, using samples from </w:t>
      </w:r>
      <w:proofErr w:type="spellStart"/>
      <w:r w:rsidR="003B25D3">
        <w:t>Kvanefjeld</w:t>
      </w:r>
      <w:proofErr w:type="spellEnd"/>
      <w:r w:rsidR="003B25D3">
        <w:t xml:space="preserve">. </w:t>
      </w:r>
      <w:r>
        <w:t xml:space="preserve">This work provides the first description of </w:t>
      </w:r>
      <w:proofErr w:type="spellStart"/>
      <w:r>
        <w:t>moskvinite</w:t>
      </w:r>
      <w:proofErr w:type="spellEnd"/>
      <w:r>
        <w:t xml:space="preserve">-(Y) in </w:t>
      </w:r>
      <w:proofErr w:type="spellStart"/>
      <w:r>
        <w:t>Ilimaussaq</w:t>
      </w:r>
      <w:proofErr w:type="spellEnd"/>
      <w:r>
        <w:t xml:space="preserve">, and shows that alteration of original REE minerals can lead to fractionation of the LREE from the HREE, producing </w:t>
      </w:r>
      <w:proofErr w:type="spellStart"/>
      <w:r>
        <w:t>pseudomorphs</w:t>
      </w:r>
      <w:proofErr w:type="spellEnd"/>
      <w:r>
        <w:t xml:space="preserve"> that include both LREE minerals such as </w:t>
      </w:r>
      <w:proofErr w:type="spellStart"/>
      <w:r>
        <w:t>britholite</w:t>
      </w:r>
      <w:proofErr w:type="spellEnd"/>
      <w:r>
        <w:t xml:space="preserve">-(Ce) and HREE minerals such as </w:t>
      </w:r>
      <w:proofErr w:type="spellStart"/>
      <w:r>
        <w:t>moskvinite</w:t>
      </w:r>
      <w:proofErr w:type="spellEnd"/>
      <w:r>
        <w:t xml:space="preserve">-(Y). As at </w:t>
      </w:r>
      <w:proofErr w:type="spellStart"/>
      <w:r>
        <w:t>Kringlerne</w:t>
      </w:r>
      <w:proofErr w:type="spellEnd"/>
      <w:r>
        <w:t xml:space="preserve"> (Borst et al. 2016) it is evident that the REE are retained within the boundaries of the original crystal, despite the change in mineralogy. </w:t>
      </w:r>
    </w:p>
    <w:p w:rsidR="00B46D62" w:rsidRDefault="00B46D62">
      <w:r>
        <w:t xml:space="preserve">Mining and processing of the REE from hard-rock sources is highly energy-intensive, with the need for blasting, crushing and milling </w:t>
      </w:r>
      <w:r w:rsidR="00F753C4">
        <w:t xml:space="preserve">of </w:t>
      </w:r>
      <w:r>
        <w:t>the rock</w:t>
      </w:r>
      <w:r w:rsidR="00F753C4">
        <w:t>,</w:t>
      </w:r>
      <w:r>
        <w:t xml:space="preserve"> </w:t>
      </w:r>
      <w:r w:rsidR="00F753C4">
        <w:t>followed by</w:t>
      </w:r>
      <w:r>
        <w:t xml:space="preserve"> complex beneficiation procedures to concentrate the REE ore minerals. In order to reduce energy usage and thus environmental impacts, research into alternative </w:t>
      </w:r>
      <w:r w:rsidR="00F753C4">
        <w:t>REE</w:t>
      </w:r>
      <w:r w:rsidR="00F753C4" w:rsidRPr="00F753C4">
        <w:t xml:space="preserve"> </w:t>
      </w:r>
      <w:r>
        <w:t xml:space="preserve">sources </w:t>
      </w:r>
      <w:r w:rsidR="00F753C4">
        <w:t>is developing</w:t>
      </w:r>
      <w:r>
        <w:t xml:space="preserve">. Deady et al. (2016) investigate the potential for REE resources in red muds, the waste products of aluminium production, </w:t>
      </w:r>
      <w:r w:rsidR="00D42FE0">
        <w:t xml:space="preserve">which are currently stockpiled </w:t>
      </w:r>
      <w:r>
        <w:t>across Europe</w:t>
      </w:r>
      <w:r w:rsidR="00D42FE0">
        <w:t xml:space="preserve">. Using case studies from Greece and Turkey, they review the mineralogy and REE geochemistry of the bauxite ores and the red muds produced from them. They show that REE are concentrated into the red muds during processing, </w:t>
      </w:r>
      <w:r w:rsidR="00E90AED">
        <w:t xml:space="preserve">and demonstrate that these waste red muds have significant potential as an REE resource for Europe. </w:t>
      </w:r>
      <w:r w:rsidR="00D42FE0">
        <w:t xml:space="preserve"> </w:t>
      </w:r>
    </w:p>
    <w:p w:rsidR="00B46D62" w:rsidRDefault="0073093A">
      <w:r>
        <w:t>M</w:t>
      </w:r>
      <w:r w:rsidR="0021499E">
        <w:t>ost</w:t>
      </w:r>
      <w:r>
        <w:t xml:space="preserve"> of the world’s HREE </w:t>
      </w:r>
      <w:r w:rsidR="0021499E">
        <w:t>supply is</w:t>
      </w:r>
      <w:r>
        <w:t xml:space="preserve"> currently derived from ion adsorption clays in China</w:t>
      </w:r>
      <w:r w:rsidR="007C0D08">
        <w:t xml:space="preserve"> </w:t>
      </w:r>
      <w:r w:rsidR="007C0D08">
        <w:fldChar w:fldCharType="begin">
          <w:fldData xml:space="preserve">PEVuZE5vdGU+PENpdGU+PEF1dGhvcj5LeW5pY2t5PC9BdXRob3I+PFllYXI+MjAxMjwvWWVhcj48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</w:fldData>
        </w:fldChar>
      </w:r>
      <w:r w:rsidR="007C0D08">
        <w:instrText xml:space="preserve"> ADDIN EN.CITE </w:instrText>
      </w:r>
      <w:r w:rsidR="007C0D08">
        <w:fldChar w:fldCharType="begin">
          <w:fldData xml:space="preserve">PEVuZE5vdGU+PENpdGU+PEF1dGhvcj5LeW5pY2t5PC9BdXRob3I+PFllYXI+MjAxMjwvWWVhcj48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</w:fldData>
        </w:fldChar>
      </w:r>
      <w:r w:rsidR="007C0D08">
        <w:instrText xml:space="preserve"> ADDIN EN.CITE.DATA </w:instrText>
      </w:r>
      <w:r w:rsidR="007C0D08">
        <w:fldChar w:fldCharType="end"/>
      </w:r>
      <w:r w:rsidR="007C0D08">
        <w:fldChar w:fldCharType="separate"/>
      </w:r>
      <w:r w:rsidR="007C0D08">
        <w:rPr>
          <w:noProof/>
        </w:rPr>
        <w:t>(</w:t>
      </w:r>
      <w:hyperlink w:anchor="_ENREF_12" w:tooltip="Kynicky, 2012 #234" w:history="1">
        <w:r w:rsidR="00965A78">
          <w:rPr>
            <w:noProof/>
          </w:rPr>
          <w:t>Kynicky et al., 2012</w:t>
        </w:r>
      </w:hyperlink>
      <w:r w:rsidR="007C0D08">
        <w:rPr>
          <w:noProof/>
        </w:rPr>
        <w:t xml:space="preserve">, </w:t>
      </w:r>
      <w:hyperlink w:anchor="_ENREF_18" w:tooltip="Weng, 2015 #256" w:history="1">
        <w:r w:rsidR="00965A78">
          <w:rPr>
            <w:noProof/>
          </w:rPr>
          <w:t>Weng et al., 2015</w:t>
        </w:r>
      </w:hyperlink>
      <w:r w:rsidR="007C0D08">
        <w:rPr>
          <w:noProof/>
        </w:rPr>
        <w:t>)</w:t>
      </w:r>
      <w:r w:rsidR="007C0D08">
        <w:fldChar w:fldCharType="end"/>
      </w:r>
      <w:r>
        <w:t xml:space="preserve">. </w:t>
      </w:r>
      <w:r w:rsidR="0021499E">
        <w:t xml:space="preserve">The REE are typically </w:t>
      </w:r>
      <w:r w:rsidR="007C0D08">
        <w:t xml:space="preserve">recovered </w:t>
      </w:r>
      <w:r w:rsidR="0021499E">
        <w:t>from these deposits through in-situ leaching processes, which are much less energy intensive than production from hard-rock deposits. The paper</w:t>
      </w:r>
      <w:r w:rsidR="007C0D08">
        <w:t xml:space="preserve"> in this volume</w:t>
      </w:r>
      <w:r w:rsidR="0021499E">
        <w:t xml:space="preserve"> by </w:t>
      </w:r>
      <w:proofErr w:type="spellStart"/>
      <w:r w:rsidR="0021499E">
        <w:t>Moldoveanu</w:t>
      </w:r>
      <w:proofErr w:type="spellEnd"/>
      <w:r w:rsidR="0021499E">
        <w:t xml:space="preserve"> and </w:t>
      </w:r>
      <w:proofErr w:type="spellStart"/>
      <w:r w:rsidR="007C0D08">
        <w:t>Papangelakis</w:t>
      </w:r>
      <w:proofErr w:type="spellEnd"/>
      <w:r w:rsidR="0021499E">
        <w:t xml:space="preserve"> (2016) provides an overview of leaching procedures </w:t>
      </w:r>
      <w:r w:rsidR="007C0D08">
        <w:t>for extraction of REE, as tested on</w:t>
      </w:r>
      <w:r w:rsidR="0021499E">
        <w:t xml:space="preserve"> a range of ion adsorption clay</w:t>
      </w:r>
      <w:r w:rsidR="007C0D08">
        <w:t xml:space="preserve"> sample</w:t>
      </w:r>
      <w:r w:rsidR="0021499E">
        <w:t>s from</w:t>
      </w:r>
      <w:r w:rsidR="00FA09D2">
        <w:t xml:space="preserve"> different </w:t>
      </w:r>
      <w:r w:rsidR="0021499E">
        <w:t>localities</w:t>
      </w:r>
      <w:r w:rsidR="007C0D08">
        <w:t xml:space="preserve">. </w:t>
      </w:r>
      <w:r w:rsidR="00FA09D2">
        <w:t>Their work shows that tropically weathered clays from localities in South America, Africa and China are all easily leachable, indicating the presence of physically adsorbed REE on clay surfaces</w:t>
      </w:r>
      <w:r w:rsidR="00F221C4">
        <w:t>, and they have established benchmark procedures for leaching</w:t>
      </w:r>
      <w:r w:rsidR="00FA09D2">
        <w:t>.</w:t>
      </w:r>
      <w:r w:rsidR="00B77BB9">
        <w:t xml:space="preserve"> They also show that only some ion adsorption-type ores are enriched in the HREE, suggesting a strong control by the original bedrock composition and mineralogy. </w:t>
      </w:r>
      <w:r w:rsidR="00FA09D2">
        <w:t xml:space="preserve"> </w:t>
      </w:r>
    </w:p>
    <w:p w:rsidR="00F753C4" w:rsidRPr="00F753C4" w:rsidRDefault="00F753C4" w:rsidP="00F753C4">
      <w:r w:rsidRPr="00F753C4">
        <w:t xml:space="preserve">Exactly how </w:t>
      </w:r>
      <w:r>
        <w:t>original</w:t>
      </w:r>
      <w:r w:rsidRPr="00F753C4">
        <w:t xml:space="preserve"> bedrock composition and mineralogy control the nature of the ion adsorption deposits is the subject of the paper by </w:t>
      </w:r>
      <w:proofErr w:type="spellStart"/>
      <w:r w:rsidRPr="00F753C4">
        <w:t>Sanematsu</w:t>
      </w:r>
      <w:proofErr w:type="spellEnd"/>
      <w:r w:rsidRPr="00F753C4">
        <w:t xml:space="preserve"> et al. (2016). They consider which minerals have controlled light versus heavy </w:t>
      </w:r>
      <w:r>
        <w:t xml:space="preserve">REE </w:t>
      </w:r>
      <w:r w:rsidRPr="00F753C4">
        <w:t xml:space="preserve">ratios during magmatic differentiation and weathering of </w:t>
      </w:r>
      <w:proofErr w:type="spellStart"/>
      <w:r w:rsidRPr="00F753C4">
        <w:t>calc</w:t>
      </w:r>
      <w:proofErr w:type="spellEnd"/>
      <w:r w:rsidRPr="00F753C4">
        <w:t>-</w:t>
      </w:r>
      <w:r w:rsidRPr="00F753C4">
        <w:lastRenderedPageBreak/>
        <w:t>alkaline granites in southern Myanmar. They f</w:t>
      </w:r>
      <w:r>
        <w:t>i</w:t>
      </w:r>
      <w:r w:rsidRPr="00F753C4">
        <w:t xml:space="preserve">nd that ion-exchangeable REE in weathered granites tend to be depleted in HREE relative to the whole-rock compositions, i.e. that the </w:t>
      </w:r>
      <w:r>
        <w:t>H</w:t>
      </w:r>
      <w:r w:rsidRPr="00F753C4">
        <w:t xml:space="preserve">REE are more likely to be held in insoluble residual minerals. </w:t>
      </w:r>
      <w:r>
        <w:t>I</w:t>
      </w:r>
      <w:r w:rsidRPr="00F753C4">
        <w:t xml:space="preserve">on adsorption deposits may be economic at much lower concentrations than conventional deposits, </w:t>
      </w:r>
      <w:r>
        <w:t xml:space="preserve">and </w:t>
      </w:r>
      <w:r w:rsidRPr="00F753C4">
        <w:t>values as low as 500 ppm REE are of interest</w:t>
      </w:r>
      <w:r>
        <w:t>. However,</w:t>
      </w:r>
      <w:r w:rsidRPr="00F753C4">
        <w:t xml:space="preserve"> the key to economic success is likely to be in finding deposits with sufficiently high proportions of the more expensive </w:t>
      </w:r>
      <w:r>
        <w:t>H</w:t>
      </w:r>
      <w:r w:rsidRPr="00F753C4">
        <w:t xml:space="preserve">REE and this will require soluble HREE-enriched minerals in the </w:t>
      </w:r>
      <w:proofErr w:type="spellStart"/>
      <w:r w:rsidRPr="00F753C4">
        <w:t>protolith</w:t>
      </w:r>
      <w:proofErr w:type="spellEnd"/>
      <w:r w:rsidRPr="00F753C4">
        <w:t xml:space="preserve">.   </w:t>
      </w:r>
    </w:p>
    <w:p w:rsidR="00F753C4" w:rsidRPr="00F753C4" w:rsidRDefault="00F753C4" w:rsidP="00F753C4">
      <w:r w:rsidRPr="00F753C4">
        <w:t xml:space="preserve">Global lithium resources are typically found in brine deposits, particularly in South America, and in pegmatite deposits </w:t>
      </w:r>
      <w:r w:rsidRPr="00F753C4">
        <w:fldChar w:fldCharType="begin"/>
      </w:r>
      <w:r w:rsidRPr="00F753C4">
        <w:instrText xml:space="preserve"> ADDIN EN.CITE &lt;EndNote&gt;&lt;Cite&gt;&lt;Author&gt;Kesler&lt;/Author&gt;&lt;Year&gt;2012&lt;/Year&gt;&lt;RecNum&gt;251&lt;/RecNum&gt;&lt;DisplayText&gt;(Kesler et al., 2012)&lt;/DisplayText&gt;&lt;record&gt;&lt;rec-number&gt;251&lt;/rec-number&gt;&lt;foreign-keys&gt;&lt;key app="EN" db-id="trpv5ddrt505vwe2te45s25jw5t5pxsvwae2" timestamp="1451916914"&gt;251&lt;/key&gt;&lt;/foreign-keys&gt;&lt;ref-type name="Journal Article"&gt;17&lt;/ref-type&gt;&lt;contributors&gt;&lt;authors&gt;&lt;author&gt;Kesler, Stephen E.&lt;/author&gt;&lt;author&gt;Gruber, Paul W.&lt;/author&gt;&lt;author&gt;Medina, Pablo A.&lt;/author&gt;&lt;author&gt;Keoleian, Gregory A.&lt;/author&gt;&lt;author&gt;Everson, Mark P.&lt;/author&gt;&lt;author&gt;Wallington, Timothy J.&lt;/author&gt;&lt;/authors&gt;&lt;/contributors&gt;&lt;titles&gt;&lt;title&gt;Global lithium resources: Relative importance of pegmatite, brine and other deposits&lt;/title&gt;&lt;secondary-title&gt;Ore Geology Reviews&lt;/secondary-title&gt;&lt;/titles&gt;&lt;periodical&gt;&lt;full-title&gt;Ore Geology Reviews&lt;/full-title&gt;&lt;/periodical&gt;&lt;pages&gt;55-69&lt;/pages&gt;&lt;volume&gt;48&lt;/volume&gt;&lt;keywords&gt;&lt;keyword&gt;Lithium&lt;/keyword&gt;&lt;keyword&gt;Resource&lt;/keyword&gt;&lt;keyword&gt;Pegmatite&lt;/keyword&gt;&lt;keyword&gt;Brine&lt;/keyword&gt;&lt;keyword&gt;Salar&lt;/keyword&gt;&lt;keyword&gt;Evaporite&lt;/keyword&gt;&lt;keyword&gt;Electric vehicle&lt;/keyword&gt;&lt;keyword&gt;Lithium-ion battery&lt;/keyword&gt;&lt;/keywords&gt;&lt;dates&gt;&lt;year&gt;2012&lt;/year&gt;&lt;pub-dates&gt;&lt;date&gt;10//&lt;/date&gt;&lt;/pub-dates&gt;&lt;/dates&gt;&lt;isbn&gt;0169-1368&lt;/isbn&gt;&lt;urls&gt;&lt;related-urls&gt;&lt;url&gt;http://www.sciencedirect.com/science/article/pii/S0169136812001539&lt;/url&gt;&lt;/related-urls&gt;&lt;/urls&gt;&lt;electronic-resource-num&gt;http://dx.doi.org/10.1016/j.oregeorev.2012.05.006&lt;/electronic-resource-num&gt;&lt;/record&gt;&lt;/Cite&gt;&lt;/EndNote&gt;</w:instrText>
      </w:r>
      <w:r w:rsidRPr="00F753C4">
        <w:fldChar w:fldCharType="separate"/>
      </w:r>
      <w:r w:rsidRPr="00F753C4">
        <w:t>(</w:t>
      </w:r>
      <w:hyperlink w:anchor="_ENREF_11" w:tooltip="Kesler, 2012 #251" w:history="1">
        <w:r w:rsidR="00965A78" w:rsidRPr="00F753C4">
          <w:t>Kesler et al., 2012</w:t>
        </w:r>
      </w:hyperlink>
      <w:r w:rsidRPr="00F753C4">
        <w:t>)</w:t>
      </w:r>
      <w:r w:rsidRPr="00F753C4">
        <w:fldChar w:fldCharType="end"/>
      </w:r>
      <w:r w:rsidRPr="00F753C4">
        <w:t xml:space="preserve">. The paper in this volume by </w:t>
      </w:r>
      <w:proofErr w:type="spellStart"/>
      <w:r w:rsidRPr="00F753C4">
        <w:t>Roda</w:t>
      </w:r>
      <w:proofErr w:type="spellEnd"/>
      <w:r w:rsidRPr="00F753C4">
        <w:t xml:space="preserve">-Robles et al (2016) provides an overview of one of Europe’s main areas of lithium mineralisation, in the Iberian Massif of Spain and Portugal. The mineralisation here is associated with </w:t>
      </w:r>
      <w:proofErr w:type="spellStart"/>
      <w:r w:rsidRPr="00F753C4">
        <w:t>peraluminous</w:t>
      </w:r>
      <w:proofErr w:type="spellEnd"/>
      <w:r w:rsidRPr="00F753C4">
        <w:t xml:space="preserve"> granites and pegmatites of </w:t>
      </w:r>
      <w:proofErr w:type="spellStart"/>
      <w:r w:rsidRPr="00F753C4">
        <w:t>Variscan</w:t>
      </w:r>
      <w:proofErr w:type="spellEnd"/>
      <w:r w:rsidRPr="00F753C4">
        <w:t xml:space="preserve"> age, and is of significant economic importance: Portugal is now the world’s 6</w:t>
      </w:r>
      <w:r w:rsidRPr="00F753C4">
        <w:rPr>
          <w:vertAlign w:val="superscript"/>
        </w:rPr>
        <w:t>th</w:t>
      </w:r>
      <w:r w:rsidRPr="00F753C4">
        <w:t xml:space="preserve"> largest lithium producer. </w:t>
      </w:r>
      <w:proofErr w:type="spellStart"/>
      <w:r w:rsidRPr="00F753C4">
        <w:t>Roda</w:t>
      </w:r>
      <w:proofErr w:type="spellEnd"/>
      <w:r w:rsidRPr="00F753C4">
        <w:t>-Robles et al describe a range of potential Li ore minerals in these intrusions, including Li-micas, Li-</w:t>
      </w:r>
      <w:proofErr w:type="spellStart"/>
      <w:r w:rsidRPr="00F753C4">
        <w:t>aluminosilicates</w:t>
      </w:r>
      <w:proofErr w:type="spellEnd"/>
      <w:r w:rsidRPr="00F753C4">
        <w:t xml:space="preserve"> such as </w:t>
      </w:r>
      <w:proofErr w:type="spellStart"/>
      <w:r w:rsidRPr="00F753C4">
        <w:t>spodumene</w:t>
      </w:r>
      <w:proofErr w:type="spellEnd"/>
      <w:r w:rsidRPr="00F753C4">
        <w:t xml:space="preserve"> and </w:t>
      </w:r>
      <w:proofErr w:type="spellStart"/>
      <w:r w:rsidRPr="00F753C4">
        <w:t>petalite</w:t>
      </w:r>
      <w:proofErr w:type="spellEnd"/>
      <w:r w:rsidRPr="00F753C4">
        <w:t>, and Li-phosphates of the amblygonite-</w:t>
      </w:r>
      <w:proofErr w:type="spellStart"/>
      <w:r w:rsidRPr="00F753C4">
        <w:t>montebrasite</w:t>
      </w:r>
      <w:proofErr w:type="spellEnd"/>
      <w:r w:rsidRPr="00F753C4">
        <w:t xml:space="preserve"> and </w:t>
      </w:r>
      <w:proofErr w:type="spellStart"/>
      <w:r w:rsidRPr="00F753C4">
        <w:t>triphylite-lithiophylite</w:t>
      </w:r>
      <w:proofErr w:type="spellEnd"/>
      <w:r w:rsidRPr="00F753C4">
        <w:t xml:space="preserve"> series. Classification of the intrusions into groups with varying Li content and different dominant minerals allows improvement of exploration targeting in the area. </w:t>
      </w:r>
    </w:p>
    <w:p w:rsidR="00317E0E" w:rsidRDefault="00965A78">
      <w:r>
        <w:t xml:space="preserve">Finally, as demand for manganese is growing, there is an interest in a wider range of deposit types. </w:t>
      </w:r>
      <w:proofErr w:type="spellStart"/>
      <w:r w:rsidR="00204287">
        <w:t>Zarasvandi</w:t>
      </w:r>
      <w:proofErr w:type="spellEnd"/>
      <w:r w:rsidR="00204287">
        <w:t xml:space="preserve"> et al. (2016) present a study of the manganese deposits associated with </w:t>
      </w:r>
      <w:proofErr w:type="spellStart"/>
      <w:r w:rsidR="00204287">
        <w:t>Tethyan</w:t>
      </w:r>
      <w:proofErr w:type="spellEnd"/>
      <w:r w:rsidR="00204287">
        <w:t xml:space="preserve"> ophiolites in Iran, and use their geochemistry to investigate their origin. </w:t>
      </w:r>
    </w:p>
    <w:p w:rsidR="00AE3A09" w:rsidRDefault="00AE3A09">
      <w:r>
        <w:t xml:space="preserve">The guest editors, Kathryn Goodenough and Frances Wall, thank Roger Mitchell, Kevin Murphy and Helen Kerbey for their support in bringing together this thematic issue. The reviewers of the manuscripts are thanked for their constructive comments. </w:t>
      </w:r>
    </w:p>
    <w:p w:rsidR="00317E0E" w:rsidRPr="00AE3A09" w:rsidRDefault="00AE3A09">
      <w:pPr>
        <w:rPr>
          <w:b/>
        </w:rPr>
      </w:pPr>
      <w:r w:rsidRPr="00AE3A09">
        <w:rPr>
          <w:b/>
        </w:rPr>
        <w:t>References</w:t>
      </w:r>
    </w:p>
    <w:p w:rsidR="00965A78" w:rsidRPr="00965A78" w:rsidRDefault="00317E0E" w:rsidP="00965A78">
      <w:pPr>
        <w:pStyle w:val="EndNoteBibliography"/>
        <w:spacing w:after="0"/>
        <w:ind w:left="720" w:hanging="720"/>
      </w:pPr>
      <w:r>
        <w:fldChar w:fldCharType="begin"/>
      </w:r>
      <w:r>
        <w:instrText xml:space="preserve"> ADDIN EN.REFLIST </w:instrText>
      </w:r>
      <w:r>
        <w:fldChar w:fldCharType="separate"/>
      </w:r>
      <w:bookmarkStart w:id="1" w:name="_ENREF_1"/>
      <w:r w:rsidR="00965A78" w:rsidRPr="00965A78">
        <w:t xml:space="preserve">Chakhmouradian, A. R., Wall, F., 2012. Rare Earth Elements: Minerals, Mines, Magnets (and More). </w:t>
      </w:r>
      <w:r w:rsidR="00965A78" w:rsidRPr="00965A78">
        <w:rPr>
          <w:i/>
        </w:rPr>
        <w:t>Elements</w:t>
      </w:r>
      <w:r w:rsidR="00965A78" w:rsidRPr="00965A78">
        <w:t xml:space="preserve"> 8</w:t>
      </w:r>
      <w:r w:rsidR="00965A78" w:rsidRPr="00965A78">
        <w:rPr>
          <w:b/>
        </w:rPr>
        <w:t>,</w:t>
      </w:r>
      <w:r w:rsidR="00965A78" w:rsidRPr="00965A78">
        <w:t xml:space="preserve"> 333-340. </w:t>
      </w:r>
      <w:bookmarkEnd w:id="1"/>
    </w:p>
    <w:p w:rsidR="00965A78" w:rsidRPr="00965A78" w:rsidRDefault="00965A78" w:rsidP="00965A78">
      <w:pPr>
        <w:pStyle w:val="EndNoteBibliography"/>
        <w:spacing w:after="0"/>
        <w:ind w:left="720" w:hanging="720"/>
      </w:pPr>
      <w:bookmarkStart w:id="2" w:name="_ENREF_2"/>
      <w:r w:rsidRPr="00965A78">
        <w:t xml:space="preserve">Chakhmouradian, A. R., Smith, M. P., Kynicky, J., 2015. From “strategic” tungsten to “green” neodymium: A century of critical metals at a glance. </w:t>
      </w:r>
      <w:r w:rsidRPr="00965A78">
        <w:rPr>
          <w:i/>
        </w:rPr>
        <w:t>Ore Geology Reviews</w:t>
      </w:r>
      <w:r w:rsidRPr="00965A78">
        <w:t xml:space="preserve"> 64</w:t>
      </w:r>
      <w:r w:rsidRPr="00965A78">
        <w:rPr>
          <w:b/>
        </w:rPr>
        <w:t>,</w:t>
      </w:r>
      <w:r w:rsidRPr="00965A78">
        <w:t xml:space="preserve"> 455-458. </w:t>
      </w:r>
      <w:bookmarkEnd w:id="2"/>
    </w:p>
    <w:p w:rsidR="00965A78" w:rsidRPr="00965A78" w:rsidRDefault="00965A78" w:rsidP="00965A78">
      <w:pPr>
        <w:pStyle w:val="EndNoteBibliography"/>
        <w:spacing w:after="0"/>
        <w:ind w:left="720" w:hanging="720"/>
      </w:pPr>
      <w:bookmarkStart w:id="3" w:name="_ENREF_3"/>
      <w:r w:rsidRPr="00965A78">
        <w:t xml:space="preserve">EC. 2014. </w:t>
      </w:r>
      <w:r w:rsidRPr="00965A78">
        <w:rPr>
          <w:i/>
        </w:rPr>
        <w:t>Report on Critical Raw Materials for the EU</w:t>
      </w:r>
      <w:r w:rsidRPr="00965A78">
        <w:t xml:space="preserve">. </w:t>
      </w:r>
      <w:bookmarkEnd w:id="3"/>
    </w:p>
    <w:p w:rsidR="00965A78" w:rsidRPr="00965A78" w:rsidRDefault="00965A78" w:rsidP="00965A78">
      <w:pPr>
        <w:pStyle w:val="EndNoteBibliography"/>
        <w:spacing w:after="0"/>
        <w:ind w:left="720" w:hanging="720"/>
      </w:pPr>
      <w:bookmarkStart w:id="4" w:name="_ENREF_4"/>
      <w:r w:rsidRPr="00965A78">
        <w:t xml:space="preserve">Evans, K., 2014. Lithium. </w:t>
      </w:r>
      <w:r w:rsidRPr="00965A78">
        <w:rPr>
          <w:i/>
        </w:rPr>
        <w:t>In:</w:t>
      </w:r>
      <w:r w:rsidRPr="00965A78">
        <w:t xml:space="preserve"> Gunn, A. G. (ed.) </w:t>
      </w:r>
      <w:r w:rsidRPr="00965A78">
        <w:rPr>
          <w:i/>
        </w:rPr>
        <w:t>Critical Metals Handbook.</w:t>
      </w:r>
      <w:r w:rsidRPr="00965A78">
        <w:t xml:space="preserve"> John Wiley &amp; Sons Ltd.</w:t>
      </w:r>
      <w:bookmarkEnd w:id="4"/>
    </w:p>
    <w:p w:rsidR="00965A78" w:rsidRPr="00965A78" w:rsidRDefault="00965A78" w:rsidP="00965A78">
      <w:pPr>
        <w:pStyle w:val="EndNoteBibliography"/>
        <w:spacing w:after="0"/>
        <w:ind w:left="720" w:hanging="720"/>
      </w:pPr>
      <w:bookmarkStart w:id="5" w:name="_ENREF_5"/>
      <w:r w:rsidRPr="00965A78">
        <w:t xml:space="preserve">Goodenough, K. M., Schilling, J., Jonsson, E., Kalvig, P., Charles, N., Tuduri, J., Deady, E. A., Sadeghi, M., Schiellerup, H., Müller, A., Bertrand, G., Arvanitidis, N., Eliopoulos, D. G., Shaw, R. A., Thrane, K., Keulen, N., 2016. Europe's rare earth element resource potential: An overview of REE metallogenetic provinces and their geodynamic setting. </w:t>
      </w:r>
      <w:r w:rsidRPr="00965A78">
        <w:rPr>
          <w:i/>
        </w:rPr>
        <w:t>Ore Geology Reviews</w:t>
      </w:r>
      <w:r w:rsidRPr="00965A78">
        <w:t xml:space="preserve"> 72, Part 1</w:t>
      </w:r>
      <w:r w:rsidRPr="00965A78">
        <w:rPr>
          <w:b/>
        </w:rPr>
        <w:t>,</w:t>
      </w:r>
      <w:r w:rsidRPr="00965A78">
        <w:t xml:space="preserve"> 838-856. </w:t>
      </w:r>
      <w:bookmarkEnd w:id="5"/>
    </w:p>
    <w:p w:rsidR="00965A78" w:rsidRPr="00965A78" w:rsidRDefault="00965A78" w:rsidP="00965A78">
      <w:pPr>
        <w:pStyle w:val="EndNoteBibliography"/>
        <w:spacing w:after="0"/>
        <w:ind w:left="720" w:hanging="720"/>
      </w:pPr>
      <w:bookmarkStart w:id="6" w:name="_ENREF_6"/>
      <w:r w:rsidRPr="00965A78">
        <w:t xml:space="preserve">Graedel, T. E., Barr, R., Chandler, C., Chase, T., Choi, J., Christoffersen, L., Friedlander, E., Henly, C., Jun, C., Nassar, N. T., Schechner, D., Warren, S., Yang, M.-y., Zhu, C., 2012. Methodology of Metal Criticality Determination. </w:t>
      </w:r>
      <w:r w:rsidRPr="00965A78">
        <w:rPr>
          <w:i/>
        </w:rPr>
        <w:t>Environmental Science &amp; Technology</w:t>
      </w:r>
      <w:r w:rsidRPr="00965A78">
        <w:t xml:space="preserve"> 46</w:t>
      </w:r>
      <w:r w:rsidRPr="00965A78">
        <w:rPr>
          <w:b/>
        </w:rPr>
        <w:t>,</w:t>
      </w:r>
      <w:r w:rsidRPr="00965A78">
        <w:t xml:space="preserve"> 1063-1070. </w:t>
      </w:r>
      <w:bookmarkEnd w:id="6"/>
    </w:p>
    <w:p w:rsidR="00965A78" w:rsidRPr="00965A78" w:rsidRDefault="00965A78" w:rsidP="00965A78">
      <w:pPr>
        <w:pStyle w:val="EndNoteBibliography"/>
        <w:spacing w:after="0"/>
        <w:ind w:left="720" w:hanging="720"/>
      </w:pPr>
      <w:bookmarkStart w:id="7" w:name="_ENREF_7"/>
      <w:r w:rsidRPr="00965A78">
        <w:t xml:space="preserve">Graedel, T. E., Harper, E. M., Nassar, N. T., Nuss, P., Reck, B. K., 2015. Criticality of metals and metalloids. </w:t>
      </w:r>
      <w:r w:rsidRPr="00965A78">
        <w:rPr>
          <w:i/>
        </w:rPr>
        <w:t>Proceedings of the National Academy of Sciences</w:t>
      </w:r>
      <w:r w:rsidRPr="00965A78">
        <w:t xml:space="preserve"> 112</w:t>
      </w:r>
      <w:r w:rsidRPr="00965A78">
        <w:rPr>
          <w:b/>
        </w:rPr>
        <w:t>,</w:t>
      </w:r>
      <w:r w:rsidRPr="00965A78">
        <w:t xml:space="preserve"> 4257-4262. </w:t>
      </w:r>
      <w:bookmarkEnd w:id="7"/>
    </w:p>
    <w:p w:rsidR="00965A78" w:rsidRPr="00965A78" w:rsidRDefault="00965A78" w:rsidP="00965A78">
      <w:pPr>
        <w:pStyle w:val="EndNoteBibliography"/>
        <w:spacing w:after="0"/>
        <w:ind w:left="720" w:hanging="720"/>
      </w:pPr>
      <w:bookmarkStart w:id="8" w:name="_ENREF_8"/>
      <w:r w:rsidRPr="00965A78">
        <w:t xml:space="preserve">Gschneidner Jr, K. A., 2011. The rare earth crisis–the supply/demand situation for 2010–2015. </w:t>
      </w:r>
      <w:r w:rsidRPr="00965A78">
        <w:rPr>
          <w:i/>
        </w:rPr>
        <w:t>Material Matters</w:t>
      </w:r>
      <w:r w:rsidRPr="00965A78">
        <w:t xml:space="preserve"> 6. </w:t>
      </w:r>
      <w:bookmarkEnd w:id="8"/>
    </w:p>
    <w:p w:rsidR="00965A78" w:rsidRPr="00965A78" w:rsidRDefault="00965A78" w:rsidP="00965A78">
      <w:pPr>
        <w:pStyle w:val="EndNoteBibliography"/>
        <w:spacing w:after="0"/>
        <w:ind w:left="720" w:hanging="720"/>
      </w:pPr>
      <w:bookmarkStart w:id="9" w:name="_ENREF_9"/>
      <w:r w:rsidRPr="00965A78">
        <w:t xml:space="preserve">Gunn, G. (ed.) 2014. </w:t>
      </w:r>
      <w:r w:rsidRPr="00965A78">
        <w:rPr>
          <w:i/>
        </w:rPr>
        <w:t xml:space="preserve">Critical Metals Handbook, </w:t>
      </w:r>
      <w:r w:rsidRPr="00965A78">
        <w:t>Chichester: John Wiley &amp; Sons, Ltd.</w:t>
      </w:r>
      <w:bookmarkEnd w:id="9"/>
    </w:p>
    <w:p w:rsidR="00965A78" w:rsidRPr="00965A78" w:rsidRDefault="00965A78" w:rsidP="00965A78">
      <w:pPr>
        <w:pStyle w:val="EndNoteBibliography"/>
        <w:spacing w:after="0"/>
        <w:ind w:left="720" w:hanging="720"/>
      </w:pPr>
      <w:bookmarkStart w:id="10" w:name="_ENREF_10"/>
      <w:r w:rsidRPr="00965A78">
        <w:lastRenderedPageBreak/>
        <w:t xml:space="preserve">Jordens, A., Cheng, Y. P., Waters, K. E., 2013. A review of the beneficiation of rare earth element bearing minerals. </w:t>
      </w:r>
      <w:r w:rsidRPr="00965A78">
        <w:rPr>
          <w:i/>
        </w:rPr>
        <w:t>Minerals Engineering</w:t>
      </w:r>
      <w:r w:rsidRPr="00965A78">
        <w:t xml:space="preserve"> 41</w:t>
      </w:r>
      <w:r w:rsidRPr="00965A78">
        <w:rPr>
          <w:b/>
        </w:rPr>
        <w:t>,</w:t>
      </w:r>
      <w:r w:rsidRPr="00965A78">
        <w:t xml:space="preserve"> 97-114. </w:t>
      </w:r>
      <w:bookmarkEnd w:id="10"/>
    </w:p>
    <w:p w:rsidR="00965A78" w:rsidRPr="00965A78" w:rsidRDefault="00965A78" w:rsidP="00965A78">
      <w:pPr>
        <w:pStyle w:val="EndNoteBibliography"/>
        <w:spacing w:after="0"/>
        <w:ind w:left="720" w:hanging="720"/>
      </w:pPr>
      <w:bookmarkStart w:id="11" w:name="_ENREF_11"/>
      <w:r w:rsidRPr="00965A78">
        <w:t xml:space="preserve">Kesler, S. E., Gruber, P. W., Medina, P. A., Keoleian, G. A., Everson, M. P., Wallington, T. J., 2012. Global lithium resources: Relative importance of pegmatite, brine and other deposits. </w:t>
      </w:r>
      <w:r w:rsidRPr="00965A78">
        <w:rPr>
          <w:i/>
        </w:rPr>
        <w:t>Ore Geology Reviews</w:t>
      </w:r>
      <w:r w:rsidRPr="00965A78">
        <w:t xml:space="preserve"> 48</w:t>
      </w:r>
      <w:r w:rsidRPr="00965A78">
        <w:rPr>
          <w:b/>
        </w:rPr>
        <w:t>,</w:t>
      </w:r>
      <w:r w:rsidRPr="00965A78">
        <w:t xml:space="preserve"> 55-69. </w:t>
      </w:r>
      <w:bookmarkEnd w:id="11"/>
    </w:p>
    <w:p w:rsidR="00965A78" w:rsidRPr="00965A78" w:rsidRDefault="00965A78" w:rsidP="00965A78">
      <w:pPr>
        <w:pStyle w:val="EndNoteBibliography"/>
        <w:spacing w:after="0"/>
        <w:ind w:left="720" w:hanging="720"/>
      </w:pPr>
      <w:bookmarkStart w:id="12" w:name="_ENREF_12"/>
      <w:r w:rsidRPr="00965A78">
        <w:t xml:space="preserve">Kynicky, J., Smith, M. P., Xu, C., 2012. Diversity of Rare Earth Deposits: The Key Example of China. </w:t>
      </w:r>
      <w:r w:rsidRPr="00965A78">
        <w:rPr>
          <w:i/>
        </w:rPr>
        <w:t>Elements</w:t>
      </w:r>
      <w:r w:rsidRPr="00965A78">
        <w:t xml:space="preserve"> 8</w:t>
      </w:r>
      <w:r w:rsidRPr="00965A78">
        <w:rPr>
          <w:b/>
        </w:rPr>
        <w:t>,</w:t>
      </w:r>
      <w:r w:rsidRPr="00965A78">
        <w:t xml:space="preserve"> 361-367. </w:t>
      </w:r>
      <w:bookmarkEnd w:id="12"/>
    </w:p>
    <w:p w:rsidR="00965A78" w:rsidRPr="00965A78" w:rsidRDefault="00965A78" w:rsidP="00965A78">
      <w:pPr>
        <w:pStyle w:val="EndNoteBibliography"/>
        <w:spacing w:after="0"/>
        <w:ind w:left="720" w:hanging="720"/>
      </w:pPr>
      <w:bookmarkStart w:id="13" w:name="_ENREF_13"/>
      <w:r w:rsidRPr="00965A78">
        <w:t xml:space="preserve">Lusty, P. A. J., Gunn, A. G., 2015. Challenges to global mineral resource security and options for future supply. </w:t>
      </w:r>
      <w:r w:rsidRPr="00965A78">
        <w:rPr>
          <w:i/>
        </w:rPr>
        <w:t>Geological Society, London, Special Publications</w:t>
      </w:r>
      <w:r w:rsidRPr="00965A78">
        <w:t xml:space="preserve"> 393</w:t>
      </w:r>
      <w:r w:rsidRPr="00965A78">
        <w:rPr>
          <w:b/>
        </w:rPr>
        <w:t>,</w:t>
      </w:r>
      <w:r w:rsidRPr="00965A78">
        <w:t xml:space="preserve"> 265-276. </w:t>
      </w:r>
      <w:bookmarkEnd w:id="13"/>
    </w:p>
    <w:p w:rsidR="00965A78" w:rsidRPr="00965A78" w:rsidRDefault="00965A78" w:rsidP="00965A78">
      <w:pPr>
        <w:pStyle w:val="EndNoteBibliography"/>
        <w:spacing w:after="0"/>
        <w:ind w:left="720" w:hanging="720"/>
      </w:pPr>
      <w:bookmarkStart w:id="14" w:name="_ENREF_14"/>
      <w:r w:rsidRPr="00965A78">
        <w:t xml:space="preserve">Maxwell, P., 2014. Analysing the lithium industry: Demand, supply, and emerging developments. </w:t>
      </w:r>
      <w:r w:rsidRPr="00965A78">
        <w:rPr>
          <w:i/>
        </w:rPr>
        <w:t>Mineral Economics</w:t>
      </w:r>
      <w:r w:rsidRPr="00965A78">
        <w:t xml:space="preserve"> 26</w:t>
      </w:r>
      <w:r w:rsidRPr="00965A78">
        <w:rPr>
          <w:b/>
        </w:rPr>
        <w:t>,</w:t>
      </w:r>
      <w:r w:rsidRPr="00965A78">
        <w:t xml:space="preserve"> 97-106. </w:t>
      </w:r>
      <w:bookmarkEnd w:id="14"/>
    </w:p>
    <w:p w:rsidR="00965A78" w:rsidRPr="00965A78" w:rsidRDefault="00965A78" w:rsidP="00965A78">
      <w:pPr>
        <w:pStyle w:val="EndNoteBibliography"/>
        <w:spacing w:after="0"/>
        <w:ind w:left="720" w:hanging="720"/>
      </w:pPr>
      <w:bookmarkStart w:id="15" w:name="_ENREF_15"/>
      <w:r w:rsidRPr="00965A78">
        <w:t xml:space="preserve">Nuss, P., Harper, E. M., Nassar, N. T., Reck, B. K., Graedel, T. E., 2014. Criticality of Iron and Its Principal Alloying Elements. </w:t>
      </w:r>
      <w:r w:rsidRPr="00965A78">
        <w:rPr>
          <w:i/>
        </w:rPr>
        <w:t>Environmental Science &amp; Technology</w:t>
      </w:r>
      <w:r w:rsidRPr="00965A78">
        <w:t xml:space="preserve"> 48</w:t>
      </w:r>
      <w:r w:rsidRPr="00965A78">
        <w:rPr>
          <w:b/>
        </w:rPr>
        <w:t>,</w:t>
      </w:r>
      <w:r w:rsidRPr="00965A78">
        <w:t xml:space="preserve"> 4171-4177. </w:t>
      </w:r>
      <w:bookmarkEnd w:id="15"/>
    </w:p>
    <w:p w:rsidR="00965A78" w:rsidRPr="00965A78" w:rsidRDefault="00965A78" w:rsidP="00965A78">
      <w:pPr>
        <w:pStyle w:val="EndNoteBibliography"/>
        <w:spacing w:after="0"/>
        <w:ind w:left="720" w:hanging="720"/>
      </w:pPr>
      <w:bookmarkStart w:id="16" w:name="_ENREF_16"/>
      <w:r w:rsidRPr="00965A78">
        <w:t xml:space="preserve">Sørensen, H., 1992. Agpaitic nepheline syenites: a potential source of rare elements. </w:t>
      </w:r>
      <w:r w:rsidRPr="00965A78">
        <w:rPr>
          <w:i/>
        </w:rPr>
        <w:t>Applied Geochemistry</w:t>
      </w:r>
      <w:r w:rsidRPr="00965A78">
        <w:t xml:space="preserve"> 7</w:t>
      </w:r>
      <w:r w:rsidRPr="00965A78">
        <w:rPr>
          <w:b/>
        </w:rPr>
        <w:t>,</w:t>
      </w:r>
      <w:r w:rsidRPr="00965A78">
        <w:t xml:space="preserve"> 417-427. </w:t>
      </w:r>
      <w:bookmarkEnd w:id="16"/>
    </w:p>
    <w:p w:rsidR="00965A78" w:rsidRPr="00965A78" w:rsidRDefault="00965A78" w:rsidP="00965A78">
      <w:pPr>
        <w:pStyle w:val="EndNoteBibliography"/>
        <w:spacing w:after="0"/>
        <w:ind w:left="720" w:hanging="720"/>
      </w:pPr>
      <w:bookmarkStart w:id="17" w:name="_ENREF_17"/>
      <w:r w:rsidRPr="00965A78">
        <w:t xml:space="preserve">Vikström, H., Davidsson, S., Höök, M., 2013. Lithium availability and future production outlooks. </w:t>
      </w:r>
      <w:r w:rsidRPr="00965A78">
        <w:rPr>
          <w:i/>
        </w:rPr>
        <w:t>Applied Energy</w:t>
      </w:r>
      <w:r w:rsidRPr="00965A78">
        <w:t xml:space="preserve"> 110</w:t>
      </w:r>
      <w:r w:rsidRPr="00965A78">
        <w:rPr>
          <w:b/>
        </w:rPr>
        <w:t>,</w:t>
      </w:r>
      <w:r w:rsidRPr="00965A78">
        <w:t xml:space="preserve"> 252-266. </w:t>
      </w:r>
      <w:bookmarkEnd w:id="17"/>
    </w:p>
    <w:p w:rsidR="00965A78" w:rsidRPr="00965A78" w:rsidRDefault="00965A78" w:rsidP="00965A78">
      <w:pPr>
        <w:pStyle w:val="EndNoteBibliography"/>
        <w:ind w:left="720" w:hanging="720"/>
      </w:pPr>
      <w:bookmarkStart w:id="18" w:name="_ENREF_18"/>
      <w:r w:rsidRPr="00965A78">
        <w:t xml:space="preserve">Weng, Z., Jowitt, S. M., Mudd, G. M., Haque, N., 2015. A Detailed Assessment of Global Rare Earth Element Resources: Opportunities and Challenges. </w:t>
      </w:r>
      <w:r w:rsidRPr="00965A78">
        <w:rPr>
          <w:i/>
        </w:rPr>
        <w:t>Economic Geology</w:t>
      </w:r>
      <w:r w:rsidRPr="00965A78">
        <w:t xml:space="preserve"> 110</w:t>
      </w:r>
      <w:r w:rsidRPr="00965A78">
        <w:rPr>
          <w:b/>
        </w:rPr>
        <w:t>,</w:t>
      </w:r>
      <w:r w:rsidRPr="00965A78">
        <w:t xml:space="preserve"> 1925-1952. </w:t>
      </w:r>
      <w:bookmarkEnd w:id="18"/>
    </w:p>
    <w:p w:rsidR="00A26F8C" w:rsidRPr="0025003F" w:rsidRDefault="00317E0E">
      <w:r>
        <w:fldChar w:fldCharType="end"/>
      </w:r>
    </w:p>
    <w:sectPr w:rsidR="00A26F8C" w:rsidRPr="002500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cam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pv5ddrt505vwe2te45s25jw5t5pxsvwae2&quot;&gt;EURARE&lt;record-ids&gt;&lt;item&gt;138&lt;/item&gt;&lt;item&gt;160&lt;/item&gt;&lt;item&gt;161&lt;/item&gt;&lt;item&gt;178&lt;/item&gt;&lt;item&gt;234&lt;/item&gt;&lt;item&gt;248&lt;/item&gt;&lt;item&gt;249&lt;/item&gt;&lt;item&gt;250&lt;/item&gt;&lt;item&gt;251&lt;/item&gt;&lt;item&gt;252&lt;/item&gt;&lt;item&gt;253&lt;/item&gt;&lt;item&gt;254&lt;/item&gt;&lt;item&gt;255&lt;/item&gt;&lt;item&gt;256&lt;/item&gt;&lt;item&gt;257&lt;/item&gt;&lt;item&gt;258&lt;/item&gt;&lt;item&gt;259&lt;/item&gt;&lt;item&gt;260&lt;/item&gt;&lt;/record-ids&gt;&lt;/item&gt;&lt;/Libraries&gt;"/>
  </w:docVars>
  <w:rsids>
    <w:rsidRoot w:val="0025003F"/>
    <w:rsid w:val="00032A48"/>
    <w:rsid w:val="00047304"/>
    <w:rsid w:val="00142D3D"/>
    <w:rsid w:val="001D73FF"/>
    <w:rsid w:val="00204287"/>
    <w:rsid w:val="0021499E"/>
    <w:rsid w:val="0025003F"/>
    <w:rsid w:val="00276957"/>
    <w:rsid w:val="00292938"/>
    <w:rsid w:val="002E2CCE"/>
    <w:rsid w:val="00317E0E"/>
    <w:rsid w:val="0032543A"/>
    <w:rsid w:val="003B25D3"/>
    <w:rsid w:val="004D34F4"/>
    <w:rsid w:val="0054777E"/>
    <w:rsid w:val="00624E19"/>
    <w:rsid w:val="00703837"/>
    <w:rsid w:val="0073093A"/>
    <w:rsid w:val="007A5890"/>
    <w:rsid w:val="007B58F0"/>
    <w:rsid w:val="007C0D08"/>
    <w:rsid w:val="007C68B8"/>
    <w:rsid w:val="007D0649"/>
    <w:rsid w:val="007F6811"/>
    <w:rsid w:val="008C6C2A"/>
    <w:rsid w:val="008D08EB"/>
    <w:rsid w:val="008E5165"/>
    <w:rsid w:val="00965A78"/>
    <w:rsid w:val="009C13C9"/>
    <w:rsid w:val="00A03D4B"/>
    <w:rsid w:val="00A26F8C"/>
    <w:rsid w:val="00A464DC"/>
    <w:rsid w:val="00A617E2"/>
    <w:rsid w:val="00AE100B"/>
    <w:rsid w:val="00AE3A09"/>
    <w:rsid w:val="00B46D62"/>
    <w:rsid w:val="00B77BB9"/>
    <w:rsid w:val="00C94E4E"/>
    <w:rsid w:val="00CF6BA3"/>
    <w:rsid w:val="00D42FE0"/>
    <w:rsid w:val="00E90AED"/>
    <w:rsid w:val="00EF78F5"/>
    <w:rsid w:val="00F221C4"/>
    <w:rsid w:val="00F62338"/>
    <w:rsid w:val="00F753C4"/>
    <w:rsid w:val="00F85C6A"/>
    <w:rsid w:val="00FA09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BCD4C0B-203C-4065-9397-B569A56E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7E0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7E0E"/>
    <w:rPr>
      <w:rFonts w:ascii="Calibri" w:hAnsi="Calibri"/>
      <w:noProof/>
      <w:lang w:val="en-US"/>
    </w:rPr>
  </w:style>
  <w:style w:type="paragraph" w:customStyle="1" w:styleId="EndNoteBibliography">
    <w:name w:val="EndNote Bibliography"/>
    <w:basedOn w:val="Normal"/>
    <w:link w:val="EndNoteBibliographyChar"/>
    <w:rsid w:val="00317E0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7E0E"/>
    <w:rPr>
      <w:rFonts w:ascii="Calibri" w:hAnsi="Calibri"/>
      <w:noProof/>
      <w:lang w:val="en-US"/>
    </w:rPr>
  </w:style>
  <w:style w:type="character" w:styleId="Hyperlink">
    <w:name w:val="Hyperlink"/>
    <w:basedOn w:val="DefaultParagraphFont"/>
    <w:uiPriority w:val="99"/>
    <w:unhideWhenUsed/>
    <w:rsid w:val="00317E0E"/>
    <w:rPr>
      <w:color w:val="0000FF" w:themeColor="hyperlink"/>
      <w:u w:val="single"/>
    </w:rPr>
  </w:style>
  <w:style w:type="character" w:styleId="CommentReference">
    <w:name w:val="annotation reference"/>
    <w:basedOn w:val="DefaultParagraphFont"/>
    <w:uiPriority w:val="99"/>
    <w:semiHidden/>
    <w:unhideWhenUsed/>
    <w:rsid w:val="00142D3D"/>
    <w:rPr>
      <w:sz w:val="16"/>
      <w:szCs w:val="16"/>
    </w:rPr>
  </w:style>
  <w:style w:type="paragraph" w:styleId="CommentText">
    <w:name w:val="annotation text"/>
    <w:basedOn w:val="Normal"/>
    <w:link w:val="CommentTextChar"/>
    <w:uiPriority w:val="99"/>
    <w:semiHidden/>
    <w:unhideWhenUsed/>
    <w:rsid w:val="00142D3D"/>
    <w:pPr>
      <w:spacing w:line="240" w:lineRule="auto"/>
    </w:pPr>
    <w:rPr>
      <w:sz w:val="20"/>
      <w:szCs w:val="20"/>
    </w:rPr>
  </w:style>
  <w:style w:type="character" w:customStyle="1" w:styleId="CommentTextChar">
    <w:name w:val="Comment Text Char"/>
    <w:basedOn w:val="DefaultParagraphFont"/>
    <w:link w:val="CommentText"/>
    <w:uiPriority w:val="99"/>
    <w:semiHidden/>
    <w:rsid w:val="00142D3D"/>
    <w:rPr>
      <w:sz w:val="20"/>
      <w:szCs w:val="20"/>
    </w:rPr>
  </w:style>
  <w:style w:type="paragraph" w:styleId="BalloonText">
    <w:name w:val="Balloon Text"/>
    <w:basedOn w:val="Normal"/>
    <w:link w:val="BalloonTextChar"/>
    <w:uiPriority w:val="99"/>
    <w:semiHidden/>
    <w:unhideWhenUsed/>
    <w:rsid w:val="00142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D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2</TotalTime>
  <Pages>4</Pages>
  <Words>3688</Words>
  <Characters>2102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dc:creator>
  <cp:lastModifiedBy>Goodenough, Kathryn M.</cp:lastModifiedBy>
  <cp:revision>19</cp:revision>
  <dcterms:created xsi:type="dcterms:W3CDTF">2015-12-15T09:35:00Z</dcterms:created>
  <dcterms:modified xsi:type="dcterms:W3CDTF">2016-02-12T13:50:00Z</dcterms:modified>
</cp:coreProperties>
</file>